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r w:rsidR="002C6FBA">
        <w:t>Stéphanie Lippert</w:t>
      </w:r>
      <w:r w:rsidR="003C460F">
        <w:t xml:space="preserve"> </w:t>
      </w:r>
      <w:r w:rsidR="002C6FBA" w:rsidRPr="00766375">
        <w:rPr>
          <w:vertAlign w:val="superscript"/>
        </w:rPr>
        <w:t>1,2</w:t>
      </w:r>
      <w:r w:rsidR="002C6FBA">
        <w:t>, Amanda Luttringer</w:t>
      </w:r>
      <w:r w:rsidR="003C460F">
        <w:t xml:space="preserve"> </w:t>
      </w:r>
      <w:r w:rsidR="002C6FBA" w:rsidRPr="00766375">
        <w:rPr>
          <w:vertAlign w:val="superscript"/>
        </w:rPr>
        <w:t>1,2</w:t>
      </w:r>
      <w:r w:rsidR="002C6FBA">
        <w:t>,</w:t>
      </w:r>
      <w:r w:rsidR="00857256">
        <w:t xml:space="preserve"> Hinatea Ariey</w:t>
      </w:r>
      <w:r w:rsidR="003C460F">
        <w:t xml:space="preserve"> </w:t>
      </w:r>
      <w:r w:rsidR="00857256" w:rsidRPr="00766375">
        <w:rPr>
          <w:vertAlign w:val="superscript"/>
        </w:rPr>
        <w:t>1,2</w:t>
      </w:r>
      <w:r w:rsidR="00857256">
        <w:t xml:space="preserve">, </w:t>
      </w:r>
      <w:r w:rsidR="003C6F7C">
        <w:t>Anna Schleimer</w:t>
      </w:r>
      <w:r w:rsidR="003C6F7C" w:rsidRPr="00766375">
        <w:t xml:space="preserve"> </w:t>
      </w:r>
      <w:r w:rsidR="003C6F7C" w:rsidRPr="00766375">
        <w:rPr>
          <w:vertAlign w:val="superscript"/>
        </w:rPr>
        <w:t>1,2</w:t>
      </w:r>
      <w:r w:rsidR="003C6F7C">
        <w:t xml:space="preserve">, </w:t>
      </w:r>
      <w:r w:rsidR="007563F2">
        <w:t>Frank Drygala</w:t>
      </w:r>
      <w:r w:rsidR="003C460F">
        <w:t xml:space="preserve"> </w:t>
      </w:r>
      <w:r w:rsidR="003C460F">
        <w:rPr>
          <w:vertAlign w:val="superscript"/>
        </w:rPr>
        <w:t>3</w:t>
      </w:r>
      <w:r w:rsidR="007563F2">
        <w:t xml:space="preserve">, </w:t>
      </w:r>
      <w:r w:rsidR="007563F2" w:rsidRPr="002C6FBA">
        <w:t>Joerg Mehnert</w:t>
      </w:r>
      <w:r w:rsidR="003C460F">
        <w:t xml:space="preserve"> </w:t>
      </w:r>
      <w:r w:rsidR="003C460F">
        <w:rPr>
          <w:vertAlign w:val="superscript"/>
        </w:rPr>
        <w:t>3</w:t>
      </w:r>
      <w:r w:rsidR="007563F2">
        <w:t xml:space="preserve">, </w:t>
      </w:r>
      <w:r w:rsidRPr="00766375">
        <w:t xml:space="preserve"> </w:t>
      </w:r>
      <w:r w:rsidR="00A22CD3" w:rsidRPr="00766375">
        <w:t xml:space="preserve">Ximo Mengual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1: Musée National d’Histoire Naturelle, 25, rue Muenster, L-2160, Luxembourg, Luxembourg</w:t>
      </w:r>
    </w:p>
    <w:p w14:paraId="15B76019" w14:textId="62042F91" w:rsidR="00766375" w:rsidRDefault="00766375" w:rsidP="006F501D">
      <w:pPr>
        <w:rPr>
          <w:lang w:val="de-LU"/>
        </w:rPr>
      </w:pPr>
      <w:r w:rsidRPr="00F44CF5">
        <w:rPr>
          <w:lang w:val="de-LU"/>
        </w:rPr>
        <w:t>2: Fondation Faune-Flore, 24, rue Muenster, L-2160, Luxembourg, Luxembourg</w:t>
      </w:r>
    </w:p>
    <w:p w14:paraId="55A1BAFF" w14:textId="3A12B52F" w:rsidR="003C460F" w:rsidRPr="00AB2698" w:rsidRDefault="003C460F" w:rsidP="002637E4">
      <w:r w:rsidRPr="00AB2698">
        <w:t xml:space="preserve">3: </w:t>
      </w:r>
      <w:r w:rsidR="002637E4" w:rsidRPr="00AB2698">
        <w:t xml:space="preserve">Association for Nature and Biodiversity, 16 Birsteiner Strasse  60386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r w:rsidR="00766375" w:rsidRPr="00766375">
        <w:rPr>
          <w:lang w:val="de-LU"/>
        </w:rPr>
        <w:t>Koenig,</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panmixia,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as not correlated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Titre1"/>
      </w:pPr>
      <w:r w:rsidRPr="001E1E6D">
        <w:lastRenderedPageBreak/>
        <w:t>INTRODUCTION</w:t>
      </w:r>
    </w:p>
    <w:p w14:paraId="33D9172C" w14:textId="4A4A3494" w:rsidR="00FC5BA6" w:rsidRPr="00FC5BA6"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p>
    <w:p w14:paraId="16F58FAE" w14:textId="503C5787"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r w:rsidR="00535169" w:rsidRPr="002E69EC">
        <w:rPr>
          <w:i/>
        </w:rPr>
        <w:t>Bombus</w:t>
      </w:r>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lastRenderedPageBreak/>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r w:rsidR="000B1EAA">
        <w:t xml:space="preserve"> </w:t>
      </w:r>
      <w:r w:rsidR="000B1EAA" w:rsidRPr="00154AA8">
        <w:t xml:space="preserve">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0B1EAA" w:rsidRPr="00154AA8">
        <w:fldChar w:fldCharType="begin"/>
      </w:r>
      <w:r w:rsidR="000B1EAA">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0B1EAA" w:rsidRPr="00154AA8">
        <w:fldChar w:fldCharType="separate"/>
      </w:r>
      <w:r w:rsidR="000B1EAA" w:rsidRPr="00154AA8">
        <w:rPr>
          <w:rFonts w:cs="Times New Roman"/>
        </w:rPr>
        <w:t>(Dreier et al., 2014; Rands, 2014)</w:t>
      </w:r>
      <w:r w:rsidR="000B1EAA" w:rsidRPr="00154AA8">
        <w:fldChar w:fldCharType="end"/>
      </w:r>
      <w:r w:rsidR="000B1EAA" w:rsidRPr="00154AA8">
        <w:t>.</w:t>
      </w:r>
    </w:p>
    <w:p w14:paraId="7EB5C571" w14:textId="4D48169F" w:rsidR="006F501D" w:rsidRPr="001E1572" w:rsidRDefault="006C38B2" w:rsidP="006F501D">
      <w:r w:rsidRPr="00036544">
        <w:t xml:space="preserve">Hoverflies (Syrphida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have been conducted about the population dynamics of hoverflies, often focusing their migrations, hoverflies</w:t>
      </w:r>
      <w:r w:rsidR="00A0565C" w:rsidRPr="00036544">
        <w:t xml:space="preserve"> are understudied</w:t>
      </w:r>
      <w:r w:rsidR="00A0565C">
        <w:t xml:space="preserve"> relative to bees. In particular, l</w:t>
      </w:r>
      <w:r w:rsidR="00A0565C" w:rsidRPr="00847839">
        <w:t xml:space="preserve">ittle is known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xml:space="preserve">. However, given the limitations of conducting CMR across a </w:t>
      </w:r>
      <w:r w:rsidR="00E933B4">
        <w:lastRenderedPageBreak/>
        <w:t>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has</w:t>
      </w:r>
      <w:r w:rsidR="00B4316E" w:rsidRPr="00582A5D">
        <w:t xml:space="preserve"> </w:t>
      </w:r>
      <w:r w:rsidR="00A24A4C" w:rsidRPr="00582A5D">
        <w:t>never been studied</w:t>
      </w:r>
      <w:r w:rsidR="00B4316E" w:rsidRPr="00582A5D">
        <w:t xml:space="preserve"> to our knowledge</w:t>
      </w:r>
      <w:r w:rsidR="00A24A4C" w:rsidRPr="00582A5D">
        <w:t>.</w:t>
      </w:r>
    </w:p>
    <w:p w14:paraId="42A6271D" w14:textId="13E997A0" w:rsidR="00FF3D49" w:rsidRDefault="00D443B6" w:rsidP="00AE78DF">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r w:rsidRPr="00E72226">
        <w:rPr>
          <w:i/>
          <w:iCs/>
        </w:rPr>
        <w:t>Syritta</w:t>
      </w:r>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Germany and Luxembourg</w:t>
      </w:r>
      <w:r w:rsidRPr="00BA4EDB">
        <w:t>.</w:t>
      </w:r>
      <w:r>
        <w:t xml:space="preserve"> </w:t>
      </w:r>
      <w:r w:rsidR="00497378">
        <w:t>We hypothesized that</w:t>
      </w:r>
      <w:r w:rsidR="000C10B4">
        <w:t xml:space="preserve"> </w:t>
      </w:r>
      <w:r w:rsidR="00497378">
        <w:t>substantial genetic differentiation and IBD exist between study areas</w:t>
      </w:r>
      <w:r w:rsidR="000C10B4">
        <w:t>,</w:t>
      </w:r>
      <w:r w:rsidR="000C10B4" w:rsidRPr="000C10B4">
        <w:t xml:space="preserve"> </w:t>
      </w:r>
      <w:r w:rsidR="000C10B4">
        <w:t>given the non-migratory nature of our two species and</w:t>
      </w:r>
      <w:r w:rsidR="000C10B4" w:rsidRPr="00582A5D">
        <w:t xml:space="preserve"> the large distance between study areas (ca. 150 km)</w:t>
      </w:r>
      <w:r w:rsidR="000C10B4">
        <w:t xml:space="preserve">. We hypothesized that we would find clear impediment to the movement of those hoverflies given the large proportion of unvegetated impervious areas present in and the intensive peri-urban agriculture and the known effect of such disturbance of the population dynamics of other pollinators. </w:t>
      </w:r>
      <w:r w:rsidR="00573EA0">
        <w:t>W</w:t>
      </w:r>
      <w:r w:rsidR="000C10B4">
        <w:t xml:space="preserve">e hypothesized that </w:t>
      </w:r>
      <w:r w:rsidR="00573EA0">
        <w:t>city hoverflies would show higher genetic d</w:t>
      </w:r>
      <w:r w:rsidR="00FD1C2D">
        <w:t>ifferentiation among each other</w:t>
      </w:r>
      <w:r w:rsidR="00573EA0">
        <w:t>, than peri-</w:t>
      </w:r>
      <w:r w:rsidR="004666BC">
        <w:t>urban hoverflies, given that this phenomenon has been shown in other taxa and is a topical subject in urban ecology.</w:t>
      </w:r>
    </w:p>
    <w:p w14:paraId="036A896E" w14:textId="77777777" w:rsidR="00FF3D49" w:rsidRDefault="00FF3D49">
      <w:pPr>
        <w:spacing w:after="160" w:line="259" w:lineRule="auto"/>
      </w:pPr>
      <w:r>
        <w:br w:type="page"/>
      </w:r>
    </w:p>
    <w:p w14:paraId="3EC87C79" w14:textId="5C7171C4" w:rsidR="00B34036" w:rsidRPr="00AE78DF" w:rsidRDefault="00B34036" w:rsidP="00FF3D49">
      <w:pPr>
        <w:pStyle w:val="Titre1"/>
      </w:pPr>
      <w:r w:rsidRPr="00AE78DF">
        <w:lastRenderedPageBreak/>
        <w:t>METHODS</w:t>
      </w:r>
    </w:p>
    <w:p w14:paraId="1ACA9D0E" w14:textId="46DA0B2C" w:rsidR="001E1E6D" w:rsidRDefault="00265C11" w:rsidP="00265C11">
      <w:pPr>
        <w:pStyle w:val="Titre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65FBF4C4" w14:textId="052E9CD3" w:rsidR="00131BCA" w:rsidRDefault="00131BCA" w:rsidP="00131BCA">
      <w:r>
        <w:t>To evaluate the genetic connectivity of hoverflies in th</w:t>
      </w:r>
      <w:r w:rsidR="00BB1EED">
        <w:t xml:space="preserve">e face of disturbance, we chose to work on two species in </w:t>
      </w:r>
      <w:r>
        <w:t xml:space="preserve">two urbanized study areas </w:t>
      </w:r>
      <w:r w:rsidR="00BB1EED">
        <w:t xml:space="preserve">in Western Europe </w:t>
      </w:r>
      <w:r>
        <w:t xml:space="preserve">(Fig. 1). </w:t>
      </w:r>
    </w:p>
    <w:p w14:paraId="2A4AEBAC" w14:textId="1FA49115" w:rsidR="00BB1EED" w:rsidRDefault="00881963" w:rsidP="00BB1EED">
      <w:r>
        <w:t xml:space="preserve">We chose to work on study areas in </w:t>
      </w:r>
      <w:r w:rsidR="00131BCA">
        <w:t>Germany and Luxembourg</w:t>
      </w:r>
      <w:r>
        <w:t xml:space="preserve"> because they</w:t>
      </w:r>
      <w:r w:rsidR="00131BCA">
        <w:t xml:space="preserve"> both present </w:t>
      </w:r>
      <w:r>
        <w:t xml:space="preserve">large areas with </w:t>
      </w:r>
      <w:r w:rsidR="00131BCA">
        <w:t>very high landscape fragmentation</w:t>
      </w:r>
      <w:r w:rsidR="00F01AC6">
        <w:t xml:space="preserve">. Indeed, they </w:t>
      </w:r>
      <w:r>
        <w:t xml:space="preserve">have among the highest </w:t>
      </w:r>
      <w:r w:rsidR="00131BCA">
        <w:t>number of meshes per km</w:t>
      </w:r>
      <w:r w:rsidR="00131BCA">
        <w:rPr>
          <w:vertAlign w:val="superscript"/>
        </w:rPr>
        <w:t>2</w:t>
      </w:r>
      <w:r w:rsidR="00131BCA">
        <w:t xml:space="preserve"> and the proportion of the country’s total surface experiencing high to very high fragmentation </w:t>
      </w:r>
      <w:r w:rsidR="00131BCA">
        <w:fldChar w:fldCharType="begin"/>
      </w:r>
      <w:r w:rsidR="00131BCA">
        <w:instrText xml:space="preserve"> ADDIN ZOTERO_ITEM CSL_CITATION {"citationID":"jWDe8F0u","properties":{"formattedCitation":"(European Environment Agency, 2016)","plainCitation":"(European Environment Agency, 2016)","noteIndex":0},"citationItems":[{"id":13743,"uris":["http://zotero.org/users/4948104/items/GLC47PEG"],"itemData":{"id":13743,"type":"report","title":"Landscape fragmentation Effective Mesh Density: major and medium anthropogenic fragmenting elements (FGA2-S) - version 2.0, Nov. 2016","URL":"https://sdi.eea.europa.eu/catalogue/srv/api/records/98d63709-5a79-44a8-ac5b-fd9a08466bf1","author":[{"literal":"European Environment Agency"}],"accessed":{"date-parts":[["2023",10,1]]},"issued":{"date-parts":[["2016"]]}}}],"schema":"https://github.com/citation-style-language/schema/raw/master/csl-citation.json"} </w:instrText>
      </w:r>
      <w:r w:rsidR="00131BCA">
        <w:fldChar w:fldCharType="separate"/>
      </w:r>
      <w:r w:rsidR="00131BCA" w:rsidRPr="00B5130F">
        <w:rPr>
          <w:rFonts w:cs="Times New Roman"/>
        </w:rPr>
        <w:t>(European Environment Agency, 2016)</w:t>
      </w:r>
      <w:r w:rsidR="00131BCA">
        <w:fldChar w:fldCharType="end"/>
      </w:r>
      <w:r w:rsidR="00131BCA" w:rsidRPr="00154AA8">
        <w:t xml:space="preserve">. </w:t>
      </w:r>
      <w:r w:rsidR="00131BCA">
        <w:t>The shape of the Luxembourg study area was chosen to include</w:t>
      </w:r>
      <w:r w:rsidR="00131BCA" w:rsidRPr="00A93CCF">
        <w:t xml:space="preserve"> </w:t>
      </w:r>
      <w:r w:rsidR="00131BCA">
        <w:t>most</w:t>
      </w:r>
      <w:r w:rsidR="00131BCA" w:rsidRPr="00A93CCF">
        <w:t xml:space="preserve"> parts of the urban sprawl </w:t>
      </w:r>
      <w:r w:rsidR="00131BCA">
        <w:t xml:space="preserve">between the two largest urban agglomerations in the country (Luxembourg and </w:t>
      </w:r>
      <w:r w:rsidR="00131BCA" w:rsidRPr="0039100B">
        <w:t>Esch-sur-Alzette</w:t>
      </w:r>
      <w:r w:rsidR="00131BCA">
        <w:t xml:space="preserve">), </w:t>
      </w:r>
      <w:r w:rsidR="00131BCA" w:rsidRPr="00A93CCF">
        <w:t xml:space="preserve">as well as sufficient amount of adjoining countryside. </w:t>
      </w:r>
      <w:r w:rsidR="00131BCA">
        <w:t xml:space="preserve">The Cologne study area focused on administrative city limits as it fit our requirements. Indeed, although Cologne </w:t>
      </w:r>
      <w:r w:rsidR="00131BCA" w:rsidRPr="003216BF">
        <w:t xml:space="preserve">is the </w:t>
      </w:r>
      <w:r w:rsidR="00131BCA">
        <w:t>fourth most populous and the third largest</w:t>
      </w:r>
      <w:r w:rsidR="00131BCA" w:rsidRPr="003216BF">
        <w:t xml:space="preserve"> city in Germany</w:t>
      </w:r>
      <w:r w:rsidR="00131BCA">
        <w:t xml:space="preserve">, it </w:t>
      </w:r>
      <w:r w:rsidR="00131BCA" w:rsidRPr="003216BF">
        <w:t>has</w:t>
      </w:r>
      <w:r w:rsidR="00131BCA">
        <w:t xml:space="preserve"> </w:t>
      </w:r>
      <w:r w:rsidR="00131BCA" w:rsidRPr="003216BF">
        <w:t>a large number</w:t>
      </w:r>
      <w:r w:rsidR="00131BCA">
        <w:t xml:space="preserve"> </w:t>
      </w:r>
      <w:r w:rsidR="00131BCA" w:rsidRPr="003216BF">
        <w:t>of green surfaces, protected areas, riparian forest fragments and wetland</w:t>
      </w:r>
      <w:r w:rsidR="00131BCA">
        <w:t>s</w:t>
      </w:r>
      <w:r w:rsidR="00131BCA" w:rsidRPr="003216BF">
        <w:t xml:space="preserve"> </w:t>
      </w:r>
      <w:r w:rsidR="00131BCA">
        <w:fldChar w:fldCharType="begin"/>
      </w:r>
      <w:r w:rsidR="00131BCA">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131BCA">
        <w:fldChar w:fldCharType="separate"/>
      </w:r>
      <w:r w:rsidR="00131BCA" w:rsidRPr="00FC5BA6">
        <w:rPr>
          <w:rFonts w:cs="Times New Roman"/>
        </w:rPr>
        <w:t>(Braun and Herold, 2004; Curdes, 1998; Mitter and Weber, 2011)</w:t>
      </w:r>
      <w:r w:rsidR="00131BCA">
        <w:fldChar w:fldCharType="end"/>
      </w:r>
      <w:r w:rsidR="00131BCA" w:rsidRPr="003216BF">
        <w:t>.</w:t>
      </w:r>
      <w:r w:rsidR="00620447">
        <w:t xml:space="preserve"> </w:t>
      </w:r>
      <w:r w:rsidR="00BB1EED">
        <w:t>We chose an extent</w:t>
      </w:r>
      <w:r w:rsidR="00BB1EED" w:rsidRPr="002C7B2D">
        <w:t xml:space="preserve"> </w:t>
      </w:r>
      <w:r w:rsidR="00BB1EED">
        <w:t>of around 400km</w:t>
      </w:r>
      <w:r w:rsidR="00BB1EED">
        <w:rPr>
          <w:vertAlign w:val="superscript"/>
        </w:rPr>
        <w:t xml:space="preserve">2 </w:t>
      </w:r>
      <w:r w:rsidR="00BB1EED">
        <w:t>for each study area. This specific extent is a key parameter because it allowed us to sample the whole landscape to improve the accuracy of our inferences, while being large enough to detect potential effects of large-scale anthropogenic di</w:t>
      </w:r>
      <w:r>
        <w:t>sturbance on genetic variation.</w:t>
      </w:r>
    </w:p>
    <w:p w14:paraId="02F63F2A" w14:textId="0DAEF733"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individual per squared kilometer in order to have as few gaps in geographical coverage as possible, following a uniform grid. The analytical purpose of this sampling design was to decrease bias and improve our accuracy in 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 xml:space="preserve">(Kleijn and van </w:t>
      </w:r>
      <w:r w:rsidR="00FC5BA6" w:rsidRPr="00FC5BA6">
        <w:rPr>
          <w:rFonts w:cs="Times New Roman"/>
        </w:rPr>
        <w:lastRenderedPageBreak/>
        <w:t>Langevelde, 2006)</w:t>
      </w:r>
      <w:r w:rsidR="001722B1">
        <w:fldChar w:fldCharType="end"/>
      </w:r>
      <w:r w:rsidR="006E2CF9">
        <w:t>. Samples were caught using h</w:t>
      </w:r>
      <w:r w:rsidR="009364F4">
        <w:t>and-netting,</w:t>
      </w:r>
      <w:r w:rsidR="006E2CF9">
        <w:t xml:space="preserve"> stored in </w:t>
      </w:r>
      <w:r w:rsidR="004F113E">
        <w:t>96</w:t>
      </w:r>
      <w:r w:rsidR="006E2CF9">
        <w:t>% ethanol</w:t>
      </w:r>
      <w:r w:rsidR="00CE0B8D">
        <w:t xml:space="preserve"> in the field</w:t>
      </w:r>
      <w:r w:rsidR="009364F4">
        <w:t>,</w:t>
      </w:r>
      <w:r w:rsidR="00CE0B8D">
        <w:t xml:space="preserve"> and kept in a freezer</w:t>
      </w:r>
      <w:r w:rsidR="006E2CF9">
        <w:t xml:space="preserve"> until further processing.</w:t>
      </w:r>
      <w:r w:rsidR="006B5DAF">
        <w:t xml:space="preserve"> Species identity was confirmed </w:t>
      </w:r>
      <w:r w:rsidR="004F113E">
        <w:t>visually as 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3D3A106E" w:rsidR="00D802C3" w:rsidRPr="00F27A6C" w:rsidRDefault="00B2060D" w:rsidP="00D802C3">
      <w:r w:rsidRPr="00B3441D">
        <w:rPr>
          <w:noProof/>
        </w:rPr>
        <w:drawing>
          <wp:anchor distT="0" distB="0" distL="114300" distR="114300" simplePos="0" relativeHeight="251740160" behindDoc="0" locked="0" layoutInCell="1" allowOverlap="1" wp14:anchorId="79C0D84A" wp14:editId="0B5B78F7">
            <wp:simplePos x="0" y="0"/>
            <wp:positionH relativeFrom="column">
              <wp:posOffset>4362450</wp:posOffset>
            </wp:positionH>
            <wp:positionV relativeFrom="paragraph">
              <wp:posOffset>1457164</wp:posOffset>
            </wp:positionV>
            <wp:extent cx="1114425" cy="1024255"/>
            <wp:effectExtent l="0" t="0" r="9525" b="4445"/>
            <wp:wrapNone/>
            <wp:docPr id="2" name="Picture 2" descr="C:\Users\jwittische\Downloads\Myatropa_florea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ische\Downloads\Myatropa_florea_3.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615" t="7105" r="21287" b="11890"/>
                    <a:stretch/>
                  </pic:blipFill>
                  <pic:spPr bwMode="auto">
                    <a:xfrm>
                      <a:off x="0" y="0"/>
                      <a:ext cx="1114425" cy="1024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4325" w:rsidRPr="00594325">
        <w:rPr>
          <w:noProof/>
        </w:rPr>
        <w:drawing>
          <wp:anchor distT="0" distB="0" distL="114300" distR="114300" simplePos="0" relativeHeight="251741184" behindDoc="0" locked="0" layoutInCell="1" allowOverlap="1" wp14:anchorId="527BC15E" wp14:editId="77951F81">
            <wp:simplePos x="0" y="0"/>
            <wp:positionH relativeFrom="column">
              <wp:posOffset>4362450</wp:posOffset>
            </wp:positionH>
            <wp:positionV relativeFrom="paragraph">
              <wp:posOffset>2511264</wp:posOffset>
            </wp:positionV>
            <wp:extent cx="1114425" cy="977219"/>
            <wp:effectExtent l="0" t="0" r="0" b="0"/>
            <wp:wrapNone/>
            <wp:docPr id="4" name="Picture 4" descr="C:\Users\jwittische\Downloads\1280px-Hoverfly_August_2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ische\Downloads\1280px-Hoverfly_August_2007-8.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8537" t="20256" r="17503" b="17363"/>
                    <a:stretch/>
                  </pic:blipFill>
                  <pic:spPr bwMode="auto">
                    <a:xfrm>
                      <a:off x="0" y="0"/>
                      <a:ext cx="1114425" cy="97721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4882">
        <w:rPr>
          <w:noProof/>
        </w:rPr>
        <w:drawing>
          <wp:inline distT="0" distB="0" distL="0" distR="0" wp14:anchorId="69673852" wp14:editId="37BA5AB4">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3402DEE8" w:rsidR="00D802C3" w:rsidRPr="00B3441D"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r w:rsidR="00B3441D">
        <w:t xml:space="preserve">Top photo: </w:t>
      </w:r>
      <w:r w:rsidR="00B3441D">
        <w:rPr>
          <w:i/>
        </w:rPr>
        <w:t xml:space="preserve">Myathropa florea </w:t>
      </w:r>
      <w:r w:rsidR="00B3441D">
        <w:t xml:space="preserve">(Anevrisme; </w:t>
      </w:r>
      <w:r w:rsidR="00B3441D" w:rsidRPr="00B3441D">
        <w:t>CC BY 2.5</w:t>
      </w:r>
      <w:r w:rsidR="00B3441D">
        <w:t xml:space="preserve">). Bottom photo: </w:t>
      </w:r>
      <w:r w:rsidR="00B3441D">
        <w:rPr>
          <w:i/>
        </w:rPr>
        <w:t xml:space="preserve">Syritta florea </w:t>
      </w:r>
      <w:r w:rsidR="00B3441D">
        <w:t>(</w:t>
      </w:r>
      <w:r w:rsidR="00B3441D" w:rsidRPr="00B3441D">
        <w:t>Joaquim Alves Gaspar</w:t>
      </w:r>
      <w:r w:rsidR="00B3441D">
        <w:t xml:space="preserve">; </w:t>
      </w:r>
      <w:r w:rsidR="00B3441D" w:rsidRPr="00B3441D">
        <w:t>CC BY-SA 3.0</w:t>
      </w:r>
      <w:r w:rsidR="00B3441D">
        <w:t>)</w:t>
      </w:r>
    </w:p>
    <w:p w14:paraId="0F6B9CAA" w14:textId="611E8B9A" w:rsidR="00265C11" w:rsidRDefault="00265C11" w:rsidP="00594325">
      <w:pPr>
        <w:pStyle w:val="Titre2"/>
        <w:numPr>
          <w:ilvl w:val="1"/>
          <w:numId w:val="1"/>
        </w:numPr>
      </w:pPr>
      <w:r>
        <w:t xml:space="preserve"> </w:t>
      </w:r>
      <w:r w:rsidRPr="00265C11">
        <w:t>|</w:t>
      </w:r>
      <w:r>
        <w:t xml:space="preserve">  Laboratory procedures</w:t>
      </w:r>
    </w:p>
    <w:p w14:paraId="34CE2782" w14:textId="54B0E146" w:rsidR="00EB338F" w:rsidRPr="00A05CC9" w:rsidRDefault="006B5DAF" w:rsidP="00EB338F">
      <w:commentRangeStart w:id="1"/>
      <w:r>
        <w:t xml:space="preserve">One leg of each sample </w:t>
      </w:r>
      <w:commentRangeEnd w:id="1"/>
      <w:r>
        <w:rPr>
          <w:rStyle w:val="Marquedecommentaire"/>
        </w:rPr>
        <w:commentReference w:id="1"/>
      </w:r>
      <w:r>
        <w:t xml:space="preserve">was placed in an Eppendorf tube and grinded by vortexing with two ceramic beads. Genomic </w:t>
      </w:r>
      <w:r w:rsidR="00A05CC9">
        <w:t xml:space="preserve">DNA was </w:t>
      </w:r>
      <w:r>
        <w:t xml:space="preserve">subsequently </w:t>
      </w:r>
      <w:r w:rsidR="00A05CC9">
        <w:t xml:space="preserve">extracted using an ammonium acetate-based 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xml:space="preserve">. DNA extracts were quantified using a Drop-Sense </w:t>
      </w:r>
      <w:r w:rsidR="00A05CC9">
        <w:lastRenderedPageBreak/>
        <w:t xml:space="preserve">16 spectrophotometer (Trinean, Gentbrugg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3" w:history="1">
        <w:r w:rsidR="00BC463B" w:rsidRPr="001F7A46">
          <w:rPr>
            <w:i/>
          </w:rPr>
          <w:t>S</w:t>
        </w:r>
        <w:r w:rsidR="0094407B">
          <w:rPr>
            <w:i/>
          </w:rPr>
          <w:t>.</w:t>
        </w:r>
        <w:r w:rsidR="00BC463B" w:rsidRPr="001F7A46">
          <w:rPr>
            <w:i/>
          </w:rPr>
          <w:t xml:space="preserve"> pipiens</w:t>
        </w:r>
        <w:r w:rsidR="00BC463B" w:rsidRPr="001F7A46">
          <w:t> (assembly idSyrPipi1.1)</w:t>
        </w:r>
      </w:hyperlink>
      <w:r w:rsidR="00703021">
        <w:t xml:space="preserve"> and against an ‘in-</w:t>
      </w:r>
      <w:r w:rsidR="00D6243C">
        <w:t>progress</w:t>
      </w:r>
      <w:r w:rsidR="00703021">
        <w:t xml:space="preserve"> assembly’ of the genome of </w:t>
      </w:r>
      <w:r w:rsidR="00AB2698" w:rsidRPr="00AB2698">
        <w:t>MF</w:t>
      </w:r>
      <w:r w:rsidR="00703021">
        <w:t xml:space="preserve"> (20200119.hicanu.purge) obtained from </w:t>
      </w:r>
      <w:r w:rsidR="00703021" w:rsidRPr="00703021">
        <w:t>Darwin Tree of Life Project</w:t>
      </w:r>
      <w:r w:rsidR="00703021">
        <w:t xml:space="preserve"> (</w:t>
      </w:r>
      <w:hyperlink r:id="rId14" w:history="1">
        <w:r w:rsidR="00703021" w:rsidRPr="009E5EA8">
          <w:rPr>
            <w:rStyle w:val="Lienhypertexte"/>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r w:rsidR="001C4D16" w:rsidRPr="0011014D">
        <w:t xml:space="preserve">1x </w:t>
      </w:r>
      <w:r w:rsidR="001C4D16">
        <w:t xml:space="preserve">GoTaq Master Mix (Promega, </w:t>
      </w:r>
      <w:r w:rsidR="001C4D16" w:rsidRPr="000B71A5">
        <w:t xml:space="preserve">Walldorf, </w:t>
      </w:r>
      <w:commentRangeStart w:id="2"/>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as ended with a final extension for 10 min at </w:t>
      </w:r>
      <w:r w:rsidR="009A26C0">
        <w:t>72</w:t>
      </w:r>
      <w:r w:rsidR="00445354">
        <w:t xml:space="preserve"> °C. </w:t>
      </w:r>
      <w:commentRangeEnd w:id="2"/>
      <w:r w:rsidR="00F27A6C">
        <w:rPr>
          <w:rStyle w:val="Marquedecommentaire"/>
        </w:rPr>
        <w:commentReference w:id="2"/>
      </w:r>
      <w:r w:rsidR="009A26C0">
        <w:t>The PCRs were performed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bp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B2698" w:rsidRPr="00AB2698">
        <w:t>SP</w:t>
      </w:r>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AB2698" w:rsidRPr="00AB2698">
        <w:t>MF</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r w:rsidR="00EB338F" w:rsidRPr="0011014D">
        <w:t xml:space="preserve">1x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and between 0.1-0.4 μM of each primer (Table X). PCRs started with 3 min denaturation at 95 °C, followed by 35 cycles of denaturation at 94 °C for 30 s, annealing at 60°C for 45 s and extension at 72 °C for 30 s. The final incubation was at 72 °C for 10 min. Allele sizes were det</w:t>
      </w:r>
      <w:r w:rsidR="00FE645C">
        <w:t>ermined using GENEMAPPER v.</w:t>
      </w:r>
      <w:r w:rsidR="00EB338F">
        <w:t xml:space="preserve"> 4.0 (Applied Biosystems). The genetic profiles of all </w:t>
      </w:r>
      <w:commentRangeStart w:id="3"/>
      <w:r w:rsidR="00EB338F">
        <w:t xml:space="preserve">samples consisted of at least </w:t>
      </w:r>
      <w:r w:rsidR="00EB338F" w:rsidRPr="009626DC">
        <w:t>11</w:t>
      </w:r>
      <w:r w:rsidR="00EB338F">
        <w:t xml:space="preserve"> loci for </w:t>
      </w:r>
      <w:r w:rsidR="00AB2698" w:rsidRPr="00AB2698">
        <w:t>SP</w:t>
      </w:r>
      <w:r w:rsidR="00EB338F">
        <w:t xml:space="preserve"> and at least </w:t>
      </w:r>
      <w:r w:rsidR="00EB338F" w:rsidRPr="009626DC">
        <w:t>18</w:t>
      </w:r>
      <w:r w:rsidR="00EB338F">
        <w:t xml:space="preserve"> loci for </w:t>
      </w:r>
      <w:r w:rsidR="00AB2698" w:rsidRPr="00AB2698">
        <w:t>MF</w:t>
      </w:r>
      <w:r w:rsidR="00EB338F">
        <w:t>.</w:t>
      </w:r>
      <w:commentRangeEnd w:id="3"/>
      <w:r w:rsidR="001F7A46">
        <w:rPr>
          <w:rStyle w:val="Marquedecommentaire"/>
        </w:rPr>
        <w:commentReference w:id="3"/>
      </w:r>
    </w:p>
    <w:p w14:paraId="4856C33F" w14:textId="23938E70" w:rsidR="003C4C9B" w:rsidRDefault="00BA40E3" w:rsidP="008F518D">
      <w:pPr>
        <w:pStyle w:val="Titre2"/>
        <w:numPr>
          <w:ilvl w:val="1"/>
          <w:numId w:val="1"/>
        </w:numPr>
      </w:pPr>
      <w:r>
        <w:t xml:space="preserve"> </w:t>
      </w:r>
      <w:r w:rsidR="00265C11">
        <w:t>|  Genetic diversity</w:t>
      </w:r>
    </w:p>
    <w:p w14:paraId="659F527E" w14:textId="42AD3D21" w:rsidR="00ED213D" w:rsidRDefault="00DC0F04" w:rsidP="00736B58">
      <w:r>
        <w:lastRenderedPageBreak/>
        <w:t>To evaluate deviations from the Hardy-Weinberg equilibrium</w:t>
      </w:r>
      <w:r w:rsidR="002D1387">
        <w:t xml:space="preserve"> (HWE)</w:t>
      </w:r>
      <w:r>
        <w:t xml:space="preserve">, </w:t>
      </w:r>
      <w:r w:rsidR="002D1387">
        <w:t xml:space="preserve">we conducted </w:t>
      </w:r>
      <w:r>
        <w:t xml:space="preserve">we first split the dataset into two geographic populations corresponding to the study areas, and further divided genetic samples by communes (Luxembourg) and districts (Cologne). We only kept spatial units with more than 20 individuals for </w:t>
      </w:r>
      <w:r w:rsidR="00AB2698" w:rsidRPr="00AB2698">
        <w:t>SP</w:t>
      </w:r>
      <w:r>
        <w:t xml:space="preserve"> and more than 11 individuals for </w:t>
      </w:r>
      <w:r w:rsidR="00AB2698" w:rsidRPr="00AB2698">
        <w:t>MF</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r>
        <w:rPr>
          <w:i/>
          <w:iCs/>
        </w:rPr>
        <w:t>pegas</w:t>
      </w:r>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We considered that loci presenting</w:t>
      </w:r>
      <w:r w:rsidR="00981295">
        <w:t xml:space="preserve"> </w:t>
      </w:r>
      <w:r w:rsidR="002D1387">
        <w:t xml:space="preserve">a </w:t>
      </w:r>
      <w:r w:rsidR="00981295">
        <w:t>disequilibrium (p-value &lt; 0.05</w:t>
      </w:r>
      <w:r>
        <w:t xml:space="preserve"> after f</w:t>
      </w:r>
      <w:r w:rsidR="001822CC">
        <w:t>alse discovery rate correction).</w:t>
      </w:r>
    </w:p>
    <w:p w14:paraId="246AC7A4" w14:textId="77777777" w:rsidR="00ED213D" w:rsidRDefault="00ED213D" w:rsidP="00736B58"/>
    <w:p w14:paraId="39EFF0FE" w14:textId="1EAB15A9" w:rsidR="00FE584C" w:rsidRPr="00D82B31" w:rsidRDefault="00DC0F04" w:rsidP="00736B58">
      <w:r>
        <w:t xml:space="preserve">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r>
        <w:rPr>
          <w:i/>
          <w:iCs/>
        </w:rPr>
        <w:t xml:space="preserve">poppr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r w:rsidRPr="008177A0">
        <w:rPr>
          <w:i/>
          <w:iCs/>
        </w:rPr>
        <w:t>PopGenReport</w:t>
      </w:r>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4"/>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4"/>
      <w:r w:rsidR="00C0441D">
        <w:rPr>
          <w:rStyle w:val="Marquedecommentaire"/>
        </w:rPr>
        <w:commentReference w:id="4"/>
      </w:r>
      <w:r>
        <w:t xml:space="preserve">, </w:t>
      </w:r>
      <w:commentRangeStart w:id="5"/>
      <w:r>
        <w:t>fixations indices per locus</w:t>
      </w:r>
      <w:commentRangeEnd w:id="5"/>
      <w:r w:rsidR="00C0441D">
        <w:rPr>
          <w:rStyle w:val="Marquedecommentaire"/>
        </w:rPr>
        <w:commentReference w:id="5"/>
      </w:r>
      <w:r>
        <w:t xml:space="preserve">, and the pairwise </w:t>
      </w:r>
      <w:r w:rsidR="00920C7D" w:rsidRPr="009E22E3">
        <w:rPr>
          <w:i/>
          <w:lang w:val="en-GB"/>
        </w:rPr>
        <w:t>F</w:t>
      </w:r>
      <w:r w:rsidR="00920C7D" w:rsidRPr="009E22E3">
        <w:rPr>
          <w:i/>
          <w:vertAlign w:val="subscript"/>
          <w:lang w:val="en-GB"/>
        </w:rPr>
        <w:t>ST</w:t>
      </w:r>
      <w:r>
        <w:t xml:space="preserve"> between our study areas as implemented in the </w:t>
      </w:r>
      <w:r>
        <w:rPr>
          <w:i/>
          <w:iCs/>
        </w:rPr>
        <w:t>adegenet</w:t>
      </w:r>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Titre2"/>
        <w:numPr>
          <w:ilvl w:val="1"/>
          <w:numId w:val="1"/>
        </w:numPr>
      </w:pPr>
      <w:r>
        <w:t xml:space="preserve"> |</w:t>
      </w:r>
      <w:r w:rsidR="00537624">
        <w:t xml:space="preserve">  Clustering</w:t>
      </w:r>
    </w:p>
    <w:p w14:paraId="0122B9CF" w14:textId="1591AB83"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w:instrText>
      </w:r>
      <w:r w:rsidR="00FC5BA6" w:rsidRPr="00FF48CD">
        <w:instrText>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w:instrText>
      </w:r>
      <w:r w:rsidR="00FC5BA6">
        <w:instrText>ﬁ</w:instrText>
      </w:r>
      <w:r w:rsidR="00FC5BA6" w:rsidRPr="00FF48CD">
        <w:instrText>cult case of many populations and unbalanced sampling, a rarely used parameter combination of the alternative ancestry prior, an initial ALPHA value much smaller than the default and the uncorrelated allele frequency model is required for Structure to yield accurate inferences. I c</w:instrText>
      </w:r>
      <w:r w:rsidR="00FC5BA6" w:rsidRPr="00A9787F">
        <w:rPr>
          <w:lang w:val="de-LU"/>
        </w:rPr>
        <w:instrText xml:space="preserve">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A9787F">
        <w:rPr>
          <w:rFonts w:cs="Times New Roman"/>
          <w:lang w:val="de-LU"/>
        </w:rPr>
        <w:t>(Wang, 2017)</w:t>
      </w:r>
      <w:r>
        <w:fldChar w:fldCharType="end"/>
      </w:r>
      <w:r w:rsidRPr="00A9787F">
        <w:rPr>
          <w:lang w:val="de-LU"/>
        </w:rPr>
        <w:t xml:space="preserve">. </w:t>
      </w:r>
      <w:r w:rsidRPr="00FF48CD">
        <w:t xml:space="preserve">We conducted ten independent runs with 200 000 Markov Chain Monte Carlo burn-in iterations followed by 1 000 000 iterations for </w:t>
      </w:r>
      <w:r>
        <w:t xml:space="preserve">one to six clusters. The estimated posterior probability for the data </w:t>
      </w:r>
      <m:oMath>
        <m:r>
          <w:rPr>
            <w:rFonts w:ascii="Cambria Math" w:hAnsi="Cambria Math"/>
          </w:rPr>
          <w:lastRenderedPageBreak/>
          <m:t>LnP(D|K)</m:t>
        </m:r>
      </m:oMath>
      <w:r>
        <w:rPr>
          <w:rFonts w:eastAsiaTheme="minorEastAsia"/>
        </w:rPr>
        <w:t xml:space="preserve"> for each K was assessed to determine the most likely number of plausible clusters. </w:t>
      </w:r>
      <w:r w:rsidRPr="00AF2558">
        <w:t>In addition to the Bayesian clustering method in STRUCTURE, we also employed the spatially-explicit genetic clustering method implemented in BAPS v.6.0</w:t>
      </w:r>
      <w:r w:rsidR="00A9787F">
        <w:t xml:space="preserve"> </w:t>
      </w:r>
      <w:r w:rsidR="00A9787F">
        <w:fldChar w:fldCharType="begin"/>
      </w:r>
      <w:r w:rsidR="00A9787F">
        <w:instrText xml:space="preserve"> ADDIN ZOTERO_ITEM CSL_CITATION {"citationID":"5DN1l1QS","properties":{"formattedCitation":"(Corander et al., 2008a, 2008b)","plainCitation":"(Corander et al., 2008a, 2008b)","noteIndex":0},"citationItems":[{"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id":13766,"uris":["http://zotero.org/users/4948104/items/YBZUCLP9"],"itemData":{"id":13766,"type":"article-journal","abstract":"Natural populations of living organisms often have complex histories consisting of phases of expansion and decline, and the migratory patterns within them may fluctuate over space and time. When parts of a population become relatively isolated, e.g., due to geographical barriers, stochastic forces reshape certain DNA characteristics of the individuals over generations such that they reflect the restricted migration and mating/reproduction patterns. Such populations are typically termed as genetically structured and they may be statistically represented in terms of several clusters between which DNA variations differ clearly from each other. When detailed knowledge of the ancestry of a natural population is lacking, the DNA characteristics of a sample of current generation individuals often provide a wealth of information in this respect. Several statistical approaches to model-based clustering of such data have been introduced, and in particular, the Bayesian approach to modeling the genetic structure of a population has attained a vivid interest among biologists. However, the possibility of utilizing spatial information from sampled individuals in the inference about genetic clusters has been incorporated into such analyses only very recently. While the standard Bayesian hierarchical modeling techniques through Markov chain Monte Carlo simulation provide flexible means for describing even subtle patterns in data, they may also result in computationally challenging procedures in practical data analysis. Here we develop a method for modeling the spatial genetic structure using a combination of analytical and stochastic methods. We achieve this by extending a novel theory of Bayesian predictive classification with the spatial information available, described here in terms of a colored Voronoi tessellation over the sample domain. Our results for real and simulated data sets illustrate well the benefits of incorporating spatial information to such an analysis.","container-title":"Computational Statistics","DOI":"10.1007/s00180-007-0072-x","ISSN":"1613-9658","issue":"1","journalAbbreviation":"Computational Statistics","language":"en","page":"111-129","source":"Springer Link","title":"Bayesian spatial modeling of genetic population structure","volume":"23","author":[{"family":"Corander","given":"Jukka"},{"family":"Sirén","given":"Jukka"},{"family":"Arjas","given":"Elja"}],"issued":{"date-parts":[["2008",1,1]]}}}],"schema":"https://github.com/citation-style-language/schema/raw/master/csl-citation.json"} </w:instrText>
      </w:r>
      <w:r w:rsidR="00A9787F">
        <w:fldChar w:fldCharType="separate"/>
      </w:r>
      <w:r w:rsidR="00A9787F" w:rsidRPr="00A9787F">
        <w:rPr>
          <w:rFonts w:cs="Times New Roman"/>
        </w:rPr>
        <w:t>(Corander et al., 2008a, 2008b)</w:t>
      </w:r>
      <w:r w:rsidR="00A9787F">
        <w:fldChar w:fldCharType="end"/>
      </w:r>
      <w:r w:rsidR="00A9787F">
        <w:rPr>
          <w:rFonts w:cs="Times New Roman"/>
        </w:rPr>
        <w:t xml:space="preserve">. </w:t>
      </w:r>
      <w:r w:rsidRPr="00AF2558">
        <w:t>The algorithm considers both the genetic data and the specific geographic coordinates and modally assigns each individual to its putative cluster of origin. The most likely number of clusters</w:t>
      </w:r>
      <w:r>
        <w:t xml:space="preserve"> </w:t>
      </w:r>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6EB8CA89"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chose the best number of components to retain for the DAPC based on both cross-validation (1000 iterations) and </w:t>
      </w:r>
      <w:r w:rsidRPr="00512650">
        <w:rPr>
          <w:i/>
          <w:iCs/>
        </w:rPr>
        <w:t>a</w:t>
      </w:r>
      <w:r>
        <w:t xml:space="preserve">-score optimization. </w:t>
      </w:r>
      <w:r w:rsidR="000526BA">
        <w:t>This is a necessary step to avoid overfitting while preserving discrimination power given that the first few components represent most of the genetic variation</w:t>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79182B61" w:rsidR="003C4C9B" w:rsidRDefault="00BA40E3" w:rsidP="008D2535">
      <w:pPr>
        <w:pStyle w:val="Titre2"/>
        <w:numPr>
          <w:ilvl w:val="1"/>
          <w:numId w:val="1"/>
        </w:numPr>
      </w:pPr>
      <w:r>
        <w:t xml:space="preserve">|  </w:t>
      </w:r>
      <w:r w:rsidR="00FD599D">
        <w:t>I</w:t>
      </w:r>
      <w:r w:rsidR="003C4C9B">
        <w:t>solation-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r w:rsidR="003C1EBB">
        <w:rPr>
          <w:i/>
        </w:rPr>
        <w:t xml:space="preserve">EcoGenetics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w:t>
      </w:r>
      <w:commentRangeStart w:id="6"/>
      <w:r w:rsidRPr="00001874">
        <w:rPr>
          <w:lang w:val="en-GB"/>
        </w:rPr>
        <w:t>genetic</w:t>
      </w:r>
      <w:commentRangeEnd w:id="6"/>
      <w:r w:rsidR="004A737C">
        <w:rPr>
          <w:rStyle w:val="Marquedecommentaire"/>
        </w:rPr>
        <w:commentReference w:id="6"/>
      </w:r>
      <w:r w:rsidRPr="00001874">
        <w:rPr>
          <w:lang w:val="en-GB"/>
        </w:rPr>
        <w:t xml:space="preserve">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Titre2"/>
        <w:numPr>
          <w:ilvl w:val="1"/>
          <w:numId w:val="1"/>
        </w:numPr>
      </w:pPr>
      <w:r>
        <w:lastRenderedPageBreak/>
        <w:t xml:space="preserve"> |  Isolation-by-environment</w:t>
      </w:r>
    </w:p>
    <w:p w14:paraId="689F9D3C" w14:textId="29F27498" w:rsidR="00001874" w:rsidRDefault="00001874" w:rsidP="00001874">
      <w:pPr>
        <w:pStyle w:val="Sansinterligne"/>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r w:rsidRPr="00DC0F04">
        <w:rPr>
          <w:i/>
          <w:lang w:val="en-GB"/>
        </w:rPr>
        <w:t>gdm</w:t>
      </w:r>
      <w:r>
        <w:rPr>
          <w:lang w:val="en-GB"/>
        </w:rPr>
        <w:t xml:space="preserve"> R package v. 1.5.0-9.1</w:t>
      </w:r>
      <w:r w:rsidR="00403C03">
        <w:rPr>
          <w:lang w:val="en-GB"/>
        </w:rPr>
        <w:t xml:space="preserve"> </w:t>
      </w:r>
      <w:r w:rsidR="00403C03">
        <w:rPr>
          <w:lang w:val="en-GB"/>
        </w:rPr>
        <w:fldChar w:fldCharType="begin"/>
      </w:r>
      <w:r w:rsidR="00403C03">
        <w:rPr>
          <w:lang w:val="en-GB"/>
        </w:rPr>
        <w:instrText xml:space="preserve"> ADDIN ZOTERO_ITEM CSL_CITATION {"citationID":"EEK0uRRQ","properties":{"formattedCitation":"(Fitzpatrick, M et al., 2022)","plainCitation":"(Fitzpatrick, M et al., 2022)","noteIndex":0},"citationItems":[{"id":13768,"uris":["http://zotero.org/users/4948104/items/567TL3B9"],"itemData":{"id":13768,"type":"software","title":"gdm: Generalized Dissimilarity Modeling R package","URL":"https://CRAN.R-project.org/package=gdm","version":"1.5.0-9.1","author":[{"literal":"Fitzpatrick, M"},{"literal":"Mokany, K"},{"literal":"Manion, G"},{"literal":"Nieto-Lugilde, D"},{"literal":"Ferrier, D"}],"issued":{"date-parts":[["2022"]]}}}],"schema":"https://github.com/citation-style-language/schema/raw/master/csl-citation.json"} </w:instrText>
      </w:r>
      <w:r w:rsidR="00403C03">
        <w:rPr>
          <w:lang w:val="en-GB"/>
        </w:rPr>
        <w:fldChar w:fldCharType="separate"/>
      </w:r>
      <w:r w:rsidR="00403C03" w:rsidRPr="00403C03">
        <w:rPr>
          <w:rFonts w:cs="Times New Roman"/>
        </w:rPr>
        <w:t>(Fitzpatrick, M et al., 2022)</w:t>
      </w:r>
      <w:r w:rsidR="00403C03">
        <w:rPr>
          <w:lang w:val="en-GB"/>
        </w:rPr>
        <w:fldChar w:fldCharType="end"/>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EU Digital Elevation Model, Copernicus, 25m resolution), i.e. elevation, slope, roughness, and terrain ruggedness index, from climatic data (WorldClim,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w:t>
      </w:r>
      <w:r w:rsidR="00A9599A">
        <w:rPr>
          <w:lang w:val="en-GB"/>
        </w:rPr>
        <w:t xml:space="preserve"> </w:t>
      </w:r>
      <w:r w:rsidR="00A9599A">
        <w:rPr>
          <w:lang w:val="en-GB"/>
        </w:rPr>
        <w:fldChar w:fldCharType="begin"/>
      </w:r>
      <w:r w:rsidR="00A9599A">
        <w:rPr>
          <w:lang w:val="en-GB"/>
        </w:rPr>
        <w:instrText xml:space="preserve"> ADDIN ZOTERO_ITEM CSL_CITATION {"citationID":"NnZ7vwAY","properties":{"formattedCitation":"(QGIS Development Team, 2022)","plainCitation":"(QGIS Development Team, 2022)","noteIndex":0},"citationItems":[{"id":13769,"uris":["http://zotero.org/users/4948104/items/FIBCGEHM"],"itemData":{"id":13769,"type":"software","title":"QGIS Geographic Information System. Open Source Geospatial Foundation Project","URL":"http://qgis.osgeo.org","version":"3.28.1","author":[{"literal":"QGIS Development Team"}],"issued":{"date-parts":[["2022"]]}}}],"schema":"https://github.com/citation-style-language/schema/raw/master/csl-citation.json"} </w:instrText>
      </w:r>
      <w:r w:rsidR="00A9599A">
        <w:rPr>
          <w:lang w:val="en-GB"/>
        </w:rPr>
        <w:fldChar w:fldCharType="separate"/>
      </w:r>
      <w:r w:rsidR="00A9599A" w:rsidRPr="00A9599A">
        <w:rPr>
          <w:rFonts w:cs="Times New Roman"/>
        </w:rPr>
        <w:t>(QGIS Development Team, 2022)</w:t>
      </w:r>
      <w:r w:rsidR="00A9599A">
        <w:rPr>
          <w:lang w:val="en-GB"/>
        </w:rPr>
        <w:fldChar w:fldCharType="end"/>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Sansinterligne"/>
        <w:spacing w:line="360" w:lineRule="auto"/>
        <w:rPr>
          <w:lang w:val="en-GB"/>
        </w:rPr>
      </w:pPr>
    </w:p>
    <w:p w14:paraId="75969A2A" w14:textId="795E03C5" w:rsidR="00721524" w:rsidRPr="00721524" w:rsidRDefault="00B34036" w:rsidP="00721524">
      <w:pPr>
        <w:pStyle w:val="Titre1"/>
      </w:pPr>
      <w:r>
        <w:t>RESULTS</w:t>
      </w:r>
    </w:p>
    <w:p w14:paraId="650E29A4" w14:textId="5494B260" w:rsidR="006E2CF9" w:rsidRDefault="000071E4" w:rsidP="006E2CF9">
      <w:pPr>
        <w:pStyle w:val="Titre2"/>
        <w:numPr>
          <w:ilvl w:val="1"/>
          <w:numId w:val="1"/>
        </w:numPr>
      </w:pPr>
      <w:r>
        <w:t xml:space="preserve"> |  Genetic diversity</w:t>
      </w:r>
      <w:r w:rsidR="00EB54B8">
        <w:t xml:space="preserve"> and </w:t>
      </w:r>
      <w:r w:rsidR="00BA40E3">
        <w:t>population genetic structure</w:t>
      </w:r>
    </w:p>
    <w:p w14:paraId="09F9BA16" w14:textId="20BFE3F4" w:rsidR="00EB54B8" w:rsidRDefault="006E2CF9" w:rsidP="006E2CF9">
      <w:r>
        <w:t>A total of</w:t>
      </w:r>
      <w:r w:rsidRPr="006E2CF9">
        <w:t xml:space="preserve"> 831 and 1226 </w:t>
      </w:r>
      <w:r w:rsidR="00AB2698" w:rsidRPr="00AB2698">
        <w:t>SP</w:t>
      </w:r>
      <w:r w:rsidRPr="006E2CF9">
        <w:t xml:space="preserve">, and 559 and 394 </w:t>
      </w:r>
      <w:r w:rsidR="00AB2698" w:rsidRPr="00AB2698">
        <w:t>MF</w:t>
      </w:r>
      <w:r w:rsidRPr="006E2CF9">
        <w:t xml:space="preserve"> individuals</w:t>
      </w:r>
      <w:r>
        <w:t xml:space="preserve"> were caught</w:t>
      </w:r>
      <w:r w:rsidRPr="006E2CF9">
        <w:t xml:space="preserve"> in Cologne and the Luxembourg study area, respectively (Fig. 1).</w:t>
      </w:r>
      <w:r w:rsidR="003C0714">
        <w:t xml:space="preserve"> The locus Spp141 was removed from the </w:t>
      </w:r>
      <w:r w:rsidR="00AB2698" w:rsidRPr="00AB2698">
        <w:t>SP</w:t>
      </w:r>
      <w:r w:rsidR="003C0714">
        <w:t xml:space="preserve"> dataset due to heterozygote deficiency (possible null alleles) and link</w:t>
      </w:r>
      <w:r w:rsidR="000B0C30">
        <w:t xml:space="preserve">age disequilibrium. The </w:t>
      </w:r>
      <w:r w:rsidR="000B0C30">
        <w:lastRenderedPageBreak/>
        <w:t>locus Mfl</w:t>
      </w:r>
      <w:r w:rsidR="003C0714">
        <w:t xml:space="preserve">303 was excluded from the </w:t>
      </w:r>
      <w:r w:rsidR="00AB2698" w:rsidRPr="00AB2698">
        <w:t>MF</w:t>
      </w:r>
      <w:r w:rsidR="003C0714">
        <w:t xml:space="preserve"> dataset</w:t>
      </w:r>
      <w:r w:rsidR="00FF752D">
        <w:t>,</w:t>
      </w:r>
      <w:r w:rsidR="003C0714">
        <w:t xml:space="preserve"> because of significant deviations from Hardy-Weinberg proportions in numerous tested sample partitions (Suppl. Table 3CD).</w:t>
      </w:r>
      <w:r w:rsidR="00FF752D">
        <w:t xml:space="preserve"> The remaining multilocus genotypes were characterized by 2.24% and 2.93% missing data in </w:t>
      </w:r>
      <w:r w:rsidR="00AB2698" w:rsidRPr="00AB2698">
        <w:t>SP</w:t>
      </w:r>
      <w:r w:rsidR="00FF752D">
        <w:t xml:space="preserve"> and </w:t>
      </w:r>
      <w:r w:rsidR="00AB2698" w:rsidRPr="00AB2698">
        <w:t>MF</w:t>
      </w:r>
      <w:r w:rsidR="00FF752D">
        <w:t xml:space="preserve">, respectively. </w:t>
      </w:r>
      <w:commentRangeStart w:id="8"/>
      <w:r w:rsidR="00DA6784" w:rsidRPr="00EB54B8">
        <w:t xml:space="preserve">Average expected </w:t>
      </w:r>
      <w:r w:rsidR="006D3B96" w:rsidRPr="00EB54B8">
        <w:t xml:space="preserve">(He </w:t>
      </w:r>
      <w:r w:rsidR="00FF752D">
        <w:rPr>
          <w:rFonts w:cs="Times New Roman"/>
        </w:rPr>
        <w:t>±</w:t>
      </w:r>
      <w:r w:rsidR="006D3B96" w:rsidRPr="00EB54B8">
        <w:t xml:space="preserve"> sd) </w:t>
      </w:r>
      <w:r w:rsidR="00DA6784" w:rsidRPr="00EB54B8">
        <w:t xml:space="preserve">and observed heterozygosity </w:t>
      </w:r>
      <w:r w:rsidR="006D3B96" w:rsidRPr="00EB54B8">
        <w:t xml:space="preserve">(Ho </w:t>
      </w:r>
      <w:r w:rsidR="00FF752D">
        <w:rPr>
          <w:rFonts w:cs="Times New Roman"/>
        </w:rPr>
        <w:t>±</w:t>
      </w:r>
      <w:r w:rsidR="006D3B96" w:rsidRPr="00EB54B8">
        <w:t xml:space="preserve"> sd)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AB2698" w:rsidRPr="00AB2698">
        <w:rPr>
          <w:iCs/>
        </w:rPr>
        <w:t>SP</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AB2698" w:rsidRPr="00AB2698">
        <w:rPr>
          <w:iCs/>
        </w:rPr>
        <w:t>MF</w:t>
      </w:r>
      <w:r w:rsidR="00F76287" w:rsidRPr="00EB54B8">
        <w:t>.</w:t>
      </w:r>
      <w:r w:rsidR="00F76287" w:rsidRPr="00EB54B8">
        <w:rPr>
          <w:b/>
        </w:rPr>
        <w:t xml:space="preserve"> </w:t>
      </w:r>
      <w:commentRangeEnd w:id="8"/>
      <w:r w:rsidR="00FF752D">
        <w:rPr>
          <w:rStyle w:val="Marquedecommentaire"/>
        </w:rPr>
        <w:commentReference w:id="8"/>
      </w:r>
      <w:r w:rsidR="002B6B09" w:rsidRPr="002B6B09">
        <w:t xml:space="preserve"> For </w:t>
      </w:r>
      <w:r w:rsidR="00AB2698" w:rsidRPr="00AB2698">
        <w:t>SP</w:t>
      </w:r>
      <w:r w:rsidR="002B6B09" w:rsidRPr="002B6B09">
        <w:t xml:space="preserve">, overall FST was very low (0.0017 [95%CI -0.0001; 0.0055]) with a larger part of the genetic variation being captured by within population variation (FIS = 0.0609 [95%CI 0.0312; 0.0937]). For </w:t>
      </w:r>
      <w:r w:rsidR="00AB2698" w:rsidRPr="00AB2698">
        <w:t>MF</w:t>
      </w:r>
      <w:r w:rsidR="002B6B09" w:rsidRPr="002B6B09">
        <w:t>, overall FST was even lower (0.0009 [95%CI 0.0001; 0.0029]) with, again, a larger part of the genetic variation being captured by within population variation (FIS = 0.0717 [95%CI 0.0410; 0.1134]). Consequently, pairwise population differentiation was very low between our two study areas.</w:t>
      </w:r>
    </w:p>
    <w:p w14:paraId="6A78A7EB" w14:textId="77777777" w:rsidR="00E1713C" w:rsidRPr="001B3C31" w:rsidRDefault="00E1713C" w:rsidP="00E1713C">
      <w:r w:rsidRPr="001B3C31">
        <w:rPr>
          <w:b/>
        </w:rPr>
        <w:t>Table 1.</w:t>
      </w:r>
      <w:r>
        <w:rPr>
          <w:b/>
        </w:rPr>
        <w:t xml:space="preserve"> </w:t>
      </w:r>
      <w:r>
        <w:t>Genetic diversity in both study areas and in two kind of habitats. Values are given as means with standard deviations. Habitats were defined in the methods.</w:t>
      </w:r>
    </w:p>
    <w:tbl>
      <w:tblPr>
        <w:tblStyle w:val="Grilledutableau"/>
        <w:tblW w:w="0" w:type="auto"/>
        <w:jc w:val="center"/>
        <w:tblCellMar>
          <w:top w:w="144" w:type="dxa"/>
          <w:left w:w="115" w:type="dxa"/>
          <w:bottom w:w="144" w:type="dxa"/>
          <w:right w:w="115" w:type="dxa"/>
        </w:tblCellMar>
        <w:tblLook w:val="04A0" w:firstRow="1" w:lastRow="0" w:firstColumn="1" w:lastColumn="0" w:noHBand="0" w:noVBand="1"/>
      </w:tblPr>
      <w:tblGrid>
        <w:gridCol w:w="2218"/>
        <w:gridCol w:w="2219"/>
        <w:gridCol w:w="2218"/>
        <w:gridCol w:w="2219"/>
      </w:tblGrid>
      <w:tr w:rsidR="00AB7E0D" w14:paraId="4E9341E5" w14:textId="77777777" w:rsidTr="00AB7E0D">
        <w:trPr>
          <w:trHeight w:val="894"/>
          <w:jc w:val="center"/>
        </w:trPr>
        <w:tc>
          <w:tcPr>
            <w:tcW w:w="2218" w:type="dxa"/>
          </w:tcPr>
          <w:p w14:paraId="125F6AE4" w14:textId="77777777" w:rsidR="00AB7E0D" w:rsidRDefault="00AB7E0D" w:rsidP="00E1713C">
            <w:pPr>
              <w:spacing w:after="0" w:line="240" w:lineRule="auto"/>
              <w:rPr>
                <w:b/>
              </w:rPr>
            </w:pPr>
            <w:r w:rsidRPr="00E1713C">
              <w:rPr>
                <w:b/>
              </w:rPr>
              <w:t>S</w:t>
            </w:r>
            <w:r w:rsidRPr="00E1713C">
              <w:rPr>
                <w:b/>
              </w:rPr>
              <w:t>pecies</w:t>
            </w:r>
          </w:p>
          <w:p w14:paraId="5BC99D04" w14:textId="77777777" w:rsidR="00AB7E0D" w:rsidRDefault="00AB7E0D" w:rsidP="00E1713C">
            <w:pPr>
              <w:pStyle w:val="Paragraphedeliste"/>
              <w:numPr>
                <w:ilvl w:val="0"/>
                <w:numId w:val="8"/>
              </w:numPr>
              <w:spacing w:after="0" w:line="240" w:lineRule="auto"/>
              <w:rPr>
                <w:b/>
              </w:rPr>
            </w:pPr>
            <w:r>
              <w:rPr>
                <w:b/>
              </w:rPr>
              <w:t>Geography</w:t>
            </w:r>
          </w:p>
          <w:p w14:paraId="544FD7EA" w14:textId="77777777" w:rsidR="00AB7E0D" w:rsidRDefault="00AB7E0D" w:rsidP="00AB7E0D">
            <w:pPr>
              <w:spacing w:after="0" w:line="240" w:lineRule="auto"/>
              <w:rPr>
                <w:b/>
              </w:rPr>
            </w:pPr>
          </w:p>
          <w:p w14:paraId="67306615" w14:textId="38622CC8" w:rsidR="00AB7E0D" w:rsidRPr="00AB7E0D" w:rsidRDefault="00AB7E0D" w:rsidP="00AB7E0D">
            <w:pPr>
              <w:pStyle w:val="Paragraphedeliste"/>
              <w:numPr>
                <w:ilvl w:val="0"/>
                <w:numId w:val="8"/>
              </w:numPr>
              <w:spacing w:after="0" w:line="240" w:lineRule="auto"/>
              <w:rPr>
                <w:b/>
              </w:rPr>
            </w:pPr>
            <w:r>
              <w:rPr>
                <w:b/>
              </w:rPr>
              <w:t>Habitat</w:t>
            </w:r>
          </w:p>
        </w:tc>
        <w:tc>
          <w:tcPr>
            <w:tcW w:w="2219" w:type="dxa"/>
          </w:tcPr>
          <w:p w14:paraId="46C92B5D" w14:textId="77777777" w:rsidR="00AB7E0D" w:rsidRPr="009C4610" w:rsidRDefault="00AB7E0D" w:rsidP="00F26E62">
            <w:pPr>
              <w:spacing w:after="0" w:line="240" w:lineRule="auto"/>
              <w:jc w:val="center"/>
              <w:rPr>
                <w:b/>
              </w:rPr>
            </w:pPr>
            <w:r w:rsidRPr="009C4610">
              <w:rPr>
                <w:b/>
              </w:rPr>
              <w:t>Allelic richness</w:t>
            </w:r>
          </w:p>
        </w:tc>
        <w:tc>
          <w:tcPr>
            <w:tcW w:w="2218" w:type="dxa"/>
          </w:tcPr>
          <w:p w14:paraId="2E9172AA" w14:textId="4EF91A72" w:rsidR="00AB7E0D" w:rsidRPr="009C4610" w:rsidRDefault="00AB7E0D" w:rsidP="00F26E62">
            <w:pPr>
              <w:spacing w:after="0" w:line="240" w:lineRule="auto"/>
              <w:jc w:val="center"/>
              <w:rPr>
                <w:b/>
                <w:vertAlign w:val="subscript"/>
              </w:rPr>
            </w:pPr>
            <w:r>
              <w:rPr>
                <w:b/>
              </w:rPr>
              <w:t>Expected heterozygosity</w:t>
            </w:r>
          </w:p>
        </w:tc>
        <w:tc>
          <w:tcPr>
            <w:tcW w:w="2219" w:type="dxa"/>
          </w:tcPr>
          <w:p w14:paraId="1CE8C278" w14:textId="43F2B9D1" w:rsidR="00AB7E0D" w:rsidRPr="009C4610" w:rsidRDefault="00AB7E0D" w:rsidP="00F26E62">
            <w:pPr>
              <w:spacing w:after="0" w:line="240" w:lineRule="auto"/>
              <w:jc w:val="center"/>
              <w:rPr>
                <w:b/>
              </w:rPr>
            </w:pPr>
            <w:r>
              <w:rPr>
                <w:b/>
              </w:rPr>
              <w:t>Observed heterozygosity</w:t>
            </w:r>
          </w:p>
        </w:tc>
      </w:tr>
      <w:tr w:rsidR="00AB7E0D" w14:paraId="7CD80923" w14:textId="77777777" w:rsidTr="00AB7E0D">
        <w:trPr>
          <w:trHeight w:val="894"/>
          <w:jc w:val="center"/>
        </w:trPr>
        <w:tc>
          <w:tcPr>
            <w:tcW w:w="2218" w:type="dxa"/>
          </w:tcPr>
          <w:p w14:paraId="0253D4C6" w14:textId="0E8A5143" w:rsidR="00AB7E0D" w:rsidRDefault="00AB7E0D" w:rsidP="00F26E62">
            <w:pPr>
              <w:spacing w:after="0" w:line="240" w:lineRule="auto"/>
              <w:rPr>
                <w:i/>
              </w:rPr>
            </w:pPr>
            <w:r>
              <w:rPr>
                <w:i/>
              </w:rPr>
              <w:t>Syritta pipiens</w:t>
            </w:r>
          </w:p>
          <w:p w14:paraId="6B5C3D2C" w14:textId="77777777" w:rsidR="00AB7E0D" w:rsidRDefault="00AB7E0D" w:rsidP="00F26E62">
            <w:pPr>
              <w:spacing w:after="0" w:line="240" w:lineRule="auto"/>
              <w:rPr>
                <w:i/>
              </w:rPr>
            </w:pPr>
          </w:p>
          <w:p w14:paraId="722D7948" w14:textId="6E8EDF45" w:rsidR="00AB7E0D" w:rsidRPr="00E1713C" w:rsidRDefault="00AB7E0D" w:rsidP="00E1713C">
            <w:pPr>
              <w:pStyle w:val="Paragraphedeliste"/>
              <w:numPr>
                <w:ilvl w:val="0"/>
                <w:numId w:val="7"/>
              </w:numPr>
              <w:spacing w:after="0" w:line="240" w:lineRule="auto"/>
            </w:pPr>
            <w:r>
              <w:t>Luxembourg</w:t>
            </w:r>
          </w:p>
          <w:p w14:paraId="07B1A96B" w14:textId="7B523EF8" w:rsidR="00AB7E0D" w:rsidRDefault="00AB7E0D" w:rsidP="00F26E62">
            <w:pPr>
              <w:pStyle w:val="Paragraphedeliste"/>
              <w:numPr>
                <w:ilvl w:val="0"/>
                <w:numId w:val="7"/>
              </w:numPr>
              <w:spacing w:after="0" w:line="240" w:lineRule="auto"/>
            </w:pPr>
            <w:r>
              <w:t>Cologne</w:t>
            </w:r>
          </w:p>
          <w:p w14:paraId="1D46BA44" w14:textId="77777777" w:rsidR="00AB7E0D" w:rsidRDefault="00AB7E0D" w:rsidP="00AB7E0D">
            <w:pPr>
              <w:spacing w:after="0" w:line="240" w:lineRule="auto"/>
            </w:pPr>
          </w:p>
          <w:p w14:paraId="5FE5121A" w14:textId="77777777" w:rsidR="00AB7E0D" w:rsidRDefault="00AB7E0D" w:rsidP="00AB7E0D">
            <w:pPr>
              <w:pStyle w:val="Paragraphedeliste"/>
              <w:numPr>
                <w:ilvl w:val="0"/>
                <w:numId w:val="7"/>
              </w:numPr>
              <w:spacing w:after="0" w:line="240" w:lineRule="auto"/>
            </w:pPr>
            <w:r>
              <w:t>Urban</w:t>
            </w:r>
          </w:p>
          <w:p w14:paraId="2504D492" w14:textId="01C78FD2" w:rsidR="00AB7E0D" w:rsidRDefault="00AB7E0D" w:rsidP="00AB7E0D">
            <w:pPr>
              <w:pStyle w:val="Paragraphedeliste"/>
              <w:numPr>
                <w:ilvl w:val="0"/>
                <w:numId w:val="7"/>
              </w:numPr>
              <w:spacing w:after="0" w:line="240" w:lineRule="auto"/>
            </w:pPr>
            <w:r>
              <w:t>Rural</w:t>
            </w:r>
          </w:p>
        </w:tc>
        <w:tc>
          <w:tcPr>
            <w:tcW w:w="2219" w:type="dxa"/>
          </w:tcPr>
          <w:p w14:paraId="455BBD3B" w14:textId="77777777" w:rsidR="00AB7E0D" w:rsidRDefault="00AB7E0D" w:rsidP="00F26E62">
            <w:pPr>
              <w:spacing w:after="0" w:line="240" w:lineRule="auto"/>
            </w:pPr>
          </w:p>
        </w:tc>
        <w:tc>
          <w:tcPr>
            <w:tcW w:w="2218" w:type="dxa"/>
          </w:tcPr>
          <w:p w14:paraId="6B775241" w14:textId="77777777" w:rsidR="00AB7E0D" w:rsidRDefault="00AB7E0D" w:rsidP="00F26E62">
            <w:pPr>
              <w:spacing w:after="0" w:line="240" w:lineRule="auto"/>
            </w:pPr>
          </w:p>
        </w:tc>
        <w:tc>
          <w:tcPr>
            <w:tcW w:w="2219" w:type="dxa"/>
          </w:tcPr>
          <w:p w14:paraId="5B9B6EF0" w14:textId="77777777" w:rsidR="00AB7E0D" w:rsidRDefault="00AB7E0D" w:rsidP="00F26E62">
            <w:pPr>
              <w:spacing w:after="0" w:line="240" w:lineRule="auto"/>
            </w:pPr>
          </w:p>
        </w:tc>
      </w:tr>
      <w:tr w:rsidR="00AB7E0D" w14:paraId="7AECBADD" w14:textId="77777777" w:rsidTr="00AB7E0D">
        <w:trPr>
          <w:trHeight w:val="894"/>
          <w:jc w:val="center"/>
        </w:trPr>
        <w:tc>
          <w:tcPr>
            <w:tcW w:w="2218" w:type="dxa"/>
          </w:tcPr>
          <w:p w14:paraId="726F8055" w14:textId="42DB2BEA" w:rsidR="00AB7E0D" w:rsidRDefault="00AB7E0D" w:rsidP="00E1713C">
            <w:pPr>
              <w:spacing w:after="0" w:line="240" w:lineRule="auto"/>
              <w:rPr>
                <w:i/>
              </w:rPr>
            </w:pPr>
            <w:r>
              <w:rPr>
                <w:i/>
              </w:rPr>
              <w:t>Myathropa florea</w:t>
            </w:r>
          </w:p>
          <w:p w14:paraId="557E9F21" w14:textId="77777777" w:rsidR="00AB7E0D" w:rsidRDefault="00AB7E0D" w:rsidP="00AB7E0D">
            <w:pPr>
              <w:spacing w:after="0" w:line="240" w:lineRule="auto"/>
              <w:rPr>
                <w:i/>
              </w:rPr>
            </w:pPr>
          </w:p>
          <w:p w14:paraId="75AB8D53" w14:textId="77777777" w:rsidR="00AB7E0D" w:rsidRPr="00E1713C" w:rsidRDefault="00AB7E0D" w:rsidP="00AB7E0D">
            <w:pPr>
              <w:pStyle w:val="Paragraphedeliste"/>
              <w:numPr>
                <w:ilvl w:val="0"/>
                <w:numId w:val="7"/>
              </w:numPr>
              <w:spacing w:after="0" w:line="240" w:lineRule="auto"/>
            </w:pPr>
            <w:r>
              <w:t>Luxembourg</w:t>
            </w:r>
          </w:p>
          <w:p w14:paraId="5159AF46" w14:textId="77777777" w:rsidR="00AB7E0D" w:rsidRDefault="00AB7E0D" w:rsidP="00AB7E0D">
            <w:pPr>
              <w:pStyle w:val="Paragraphedeliste"/>
              <w:numPr>
                <w:ilvl w:val="0"/>
                <w:numId w:val="7"/>
              </w:numPr>
              <w:spacing w:after="0" w:line="240" w:lineRule="auto"/>
            </w:pPr>
            <w:r>
              <w:t>Cologne</w:t>
            </w:r>
          </w:p>
          <w:p w14:paraId="78A5EFA9" w14:textId="77777777" w:rsidR="00AB7E0D" w:rsidRDefault="00AB7E0D" w:rsidP="00AB7E0D">
            <w:pPr>
              <w:spacing w:after="0" w:line="240" w:lineRule="auto"/>
            </w:pPr>
          </w:p>
          <w:p w14:paraId="10E8216E" w14:textId="77777777" w:rsidR="00AB7E0D" w:rsidRDefault="00AB7E0D" w:rsidP="00AB7E0D">
            <w:pPr>
              <w:pStyle w:val="Paragraphedeliste"/>
              <w:numPr>
                <w:ilvl w:val="0"/>
                <w:numId w:val="7"/>
              </w:numPr>
              <w:spacing w:after="0" w:line="240" w:lineRule="auto"/>
            </w:pPr>
            <w:r>
              <w:t>Urban</w:t>
            </w:r>
          </w:p>
          <w:p w14:paraId="43B5F393" w14:textId="34573654" w:rsidR="00AB7E0D" w:rsidRDefault="00AB7E0D" w:rsidP="00AB7E0D">
            <w:pPr>
              <w:pStyle w:val="Paragraphedeliste"/>
              <w:numPr>
                <w:ilvl w:val="0"/>
                <w:numId w:val="7"/>
              </w:numPr>
              <w:spacing w:after="0" w:line="240" w:lineRule="auto"/>
            </w:pPr>
            <w:r>
              <w:t>Rural</w:t>
            </w:r>
          </w:p>
        </w:tc>
        <w:tc>
          <w:tcPr>
            <w:tcW w:w="2219" w:type="dxa"/>
          </w:tcPr>
          <w:p w14:paraId="364E3594" w14:textId="77777777" w:rsidR="00AB7E0D" w:rsidRDefault="00AB7E0D" w:rsidP="00F26E62">
            <w:pPr>
              <w:spacing w:after="0" w:line="240" w:lineRule="auto"/>
            </w:pPr>
          </w:p>
        </w:tc>
        <w:tc>
          <w:tcPr>
            <w:tcW w:w="2218" w:type="dxa"/>
          </w:tcPr>
          <w:p w14:paraId="716A4D2C" w14:textId="77777777" w:rsidR="00AB7E0D" w:rsidRDefault="00AB7E0D" w:rsidP="00F26E62">
            <w:pPr>
              <w:spacing w:after="0" w:line="240" w:lineRule="auto"/>
            </w:pPr>
          </w:p>
        </w:tc>
        <w:tc>
          <w:tcPr>
            <w:tcW w:w="2219" w:type="dxa"/>
          </w:tcPr>
          <w:p w14:paraId="161F8C18" w14:textId="77777777" w:rsidR="00AB7E0D" w:rsidRDefault="00AB7E0D" w:rsidP="00F26E62">
            <w:pPr>
              <w:spacing w:after="0" w:line="240" w:lineRule="auto"/>
            </w:pPr>
          </w:p>
        </w:tc>
      </w:tr>
    </w:tbl>
    <w:p w14:paraId="0BAF5EFC" w14:textId="77777777" w:rsidR="00E1713C" w:rsidRDefault="00E1713C" w:rsidP="00E1713C"/>
    <w:p w14:paraId="7C98DCFB" w14:textId="77777777" w:rsidR="00E1713C" w:rsidRDefault="00E1713C" w:rsidP="006E2CF9">
      <w:pPr>
        <w:rPr>
          <w:b/>
        </w:rPr>
      </w:pPr>
    </w:p>
    <w:p w14:paraId="67C0C909" w14:textId="305E1C58" w:rsidR="00BA40E3" w:rsidRDefault="00BA40E3" w:rsidP="00BA40E3">
      <w:r w:rsidRPr="002040A9">
        <w:lastRenderedPageBreak/>
        <w:t>Bayesian ancestry inference</w:t>
      </w:r>
      <w:r>
        <w:t xml:space="preserve"> using STRUCTURE inferred a single partition as most likely clustering solution for both </w:t>
      </w:r>
      <w:r w:rsidR="00AB2698" w:rsidRPr="00AB2698">
        <w:t>SP</w:t>
      </w:r>
      <w:r>
        <w:t xml:space="preserve"> and </w:t>
      </w:r>
      <w:r w:rsidR="00AB2698" w:rsidRPr="00AB2698">
        <w:t>MF</w:t>
      </w:r>
      <w:r>
        <w:rPr>
          <w:i/>
        </w:rPr>
        <w:t xml:space="preserve"> </w:t>
      </w:r>
      <w:r>
        <w:t xml:space="preserve">(Fig. 2). </w:t>
      </w:r>
      <w:r w:rsidRPr="00A22CD3">
        <w:t>Similarly, when performing spatial clustering of individuals, BAPS inferred a probability of p(S)</w:t>
      </w:r>
      <w:r>
        <w:t xml:space="preserve"> </w:t>
      </w:r>
      <w:r w:rsidRPr="00A22CD3">
        <w:t>=</w:t>
      </w:r>
      <w:r>
        <w:t xml:space="preserve"> </w:t>
      </w:r>
      <w:r w:rsidRPr="00A22CD3">
        <w:t>1 for the presence of one genetic population</w:t>
      </w:r>
      <w:r>
        <w:t xml:space="preserve"> in both study species</w:t>
      </w:r>
      <w:r w:rsidRPr="00A22CD3">
        <w:t>.</w:t>
      </w:r>
    </w:p>
    <w:p w14:paraId="69ED5C72" w14:textId="77777777" w:rsidR="00BA40E3" w:rsidRDefault="00BA40E3" w:rsidP="00BA40E3">
      <w:r>
        <w:rPr>
          <w:noProof/>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p>
    <w:p w14:paraId="0A4D267E" w14:textId="552971BE"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sidR="00AB2698" w:rsidRPr="00AB2698">
        <w:rPr>
          <w:iCs/>
        </w:rPr>
        <w:t>SP</w:t>
      </w:r>
      <w:r>
        <w:t xml:space="preserve"> and </w:t>
      </w:r>
      <w:r w:rsidR="00AB2698" w:rsidRPr="00AB2698">
        <w:t>MF</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sidR="00AB2698" w:rsidRPr="00AB2698">
        <w:t>SP</w:t>
      </w:r>
      <w:r>
        <w:t xml:space="preserve"> and 55.91% for </w:t>
      </w:r>
      <w:r w:rsidR="00AB2698" w:rsidRPr="00AB2698">
        <w:t>MF</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93244C" w:rsidRPr="00F3668F" w:rsidRDefault="0093244C"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93244C" w:rsidRPr="00F3668F" w:rsidRDefault="0093244C"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rPr>
        <w:lastRenderedPageBreak/>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93244C" w:rsidRPr="00F3668F" w:rsidRDefault="0093244C"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93244C" w:rsidRPr="00F3668F" w:rsidRDefault="0093244C"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9"/>
      <w:r w:rsidRPr="007717BC">
        <w:rPr>
          <w:b/>
          <w:bCs/>
        </w:rPr>
        <w:t>Fig</w:t>
      </w:r>
      <w:r>
        <w:rPr>
          <w:b/>
          <w:bCs/>
        </w:rPr>
        <w:t xml:space="preserve">ure 3. </w:t>
      </w:r>
      <w:r>
        <w:t xml:space="preserve">Discrimination </w:t>
      </w:r>
      <w:commentRangeEnd w:id="9"/>
      <w:r>
        <w:rPr>
          <w:rStyle w:val="Marquedecommentaire"/>
        </w:rPr>
        <w:commentReference w:id="9"/>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Sample sizes ratios are divided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Titre2"/>
        <w:numPr>
          <w:ilvl w:val="1"/>
          <w:numId w:val="1"/>
        </w:numPr>
      </w:pPr>
      <w:r>
        <w:t xml:space="preserve"> </w:t>
      </w:r>
      <w:r w:rsidR="004B144A">
        <w:t>|</w:t>
      </w:r>
      <w:r w:rsidR="000071E4">
        <w:t xml:space="preserve"> </w:t>
      </w:r>
      <w:r w:rsidR="0075181F">
        <w:t xml:space="preserve"> </w:t>
      </w:r>
      <w:r>
        <w:t>Isolation-by-distance</w:t>
      </w:r>
      <w:r w:rsidR="000071E4">
        <w:t xml:space="preserve"> </w:t>
      </w:r>
    </w:p>
    <w:p w14:paraId="7D7372F5" w14:textId="06050901" w:rsidR="00BA40E3" w:rsidRPr="00BA40E3" w:rsidRDefault="00BA40E3" w:rsidP="00BA40E3">
      <w:r>
        <w:t xml:space="preserve">Regarding </w:t>
      </w:r>
      <w:r w:rsidR="00AB2698" w:rsidRPr="00AB2698">
        <w:rPr>
          <w:iCs/>
        </w:rPr>
        <w:t>SP</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sidR="00AB2698" w:rsidRPr="00AB2698">
        <w:rPr>
          <w:iCs/>
        </w:rPr>
        <w:t>MF</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Titre2"/>
        <w:numPr>
          <w:ilvl w:val="1"/>
          <w:numId w:val="1"/>
        </w:numPr>
        <w:rPr>
          <w:lang w:val="en-GB"/>
        </w:rPr>
      </w:pPr>
      <w:r>
        <w:t>|  Isolation-by-</w:t>
      </w:r>
      <w:r w:rsidR="00C90829">
        <w:t>e</w:t>
      </w:r>
      <w:r>
        <w:t>nvironment</w:t>
      </w:r>
    </w:p>
    <w:p w14:paraId="5D64EDA5" w14:textId="199565DB" w:rsidR="00001874" w:rsidRDefault="00001874" w:rsidP="00001874">
      <w:pPr>
        <w:rPr>
          <w:lang w:val="en-GB"/>
        </w:rPr>
      </w:pPr>
      <w:r>
        <w:rPr>
          <w:lang w:val="en-GB"/>
        </w:rPr>
        <w:t xml:space="preserve">For both </w:t>
      </w:r>
      <w:r w:rsidR="00AB2698" w:rsidRPr="00AB2698">
        <w:rPr>
          <w:lang w:val="en-GB"/>
        </w:rPr>
        <w:t>MF</w:t>
      </w:r>
      <w:r>
        <w:rPr>
          <w:lang w:val="en-GB"/>
        </w:rPr>
        <w:t xml:space="preserve"> and </w:t>
      </w:r>
      <w:r w:rsidR="00AB2698" w:rsidRPr="00AB2698">
        <w:rPr>
          <w:lang w:val="en-GB"/>
        </w:rPr>
        <w:t>SP</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Titre1"/>
      </w:pPr>
      <w:r>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 xml:space="preserve">natural and artificial barriers. This putatively high ability to disperse in </w:t>
      </w:r>
      <w:r>
        <w:lastRenderedPageBreak/>
        <w:t>urbanized landscapes has implications for hoverfly conservation and maintaining pollination as an ecosystem service.</w:t>
      </w:r>
    </w:p>
    <w:p w14:paraId="5A719120" w14:textId="428BB613" w:rsidR="00965DCE" w:rsidRDefault="00920AAC" w:rsidP="00920AAC">
      <w:pPr>
        <w:pStyle w:val="Titre2"/>
        <w:numPr>
          <w:ilvl w:val="1"/>
          <w:numId w:val="1"/>
        </w:numPr>
      </w:pPr>
      <w:r>
        <w:t xml:space="preserve"> |  </w:t>
      </w:r>
      <w:r w:rsidR="00BD6B63">
        <w:t>High l</w:t>
      </w:r>
      <w:r w:rsidRPr="00920AAC">
        <w:t>arge-scale population connectivity</w:t>
      </w:r>
    </w:p>
    <w:p w14:paraId="58F5F9CC" w14:textId="177ACA67" w:rsidR="006832AD" w:rsidRDefault="00970970" w:rsidP="00056907">
      <w:r>
        <w:t xml:space="preserve">The characteristics of </w:t>
      </w:r>
      <w:r w:rsidR="00D669D7">
        <w:t xml:space="preserve">genetic structure measured in this study indicates </w:t>
      </w:r>
      <w:commentRangeStart w:id="10"/>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10"/>
      <w:r w:rsidR="00C90829">
        <w:rPr>
          <w:rStyle w:val="Marquedecommentaire"/>
        </w:rPr>
        <w:commentReference w:id="10"/>
      </w:r>
      <w:r w:rsidR="00AB2698" w:rsidRPr="00AB2698">
        <w:rPr>
          <w:iCs/>
        </w:rPr>
        <w:t>SP</w:t>
      </w:r>
      <w:r>
        <w:t xml:space="preserve"> and </w:t>
      </w:r>
      <w:r>
        <w:rPr>
          <w:i/>
          <w:iCs/>
        </w:rPr>
        <w:t>M.</w:t>
      </w:r>
      <w:r>
        <w:t xml:space="preserve"> </w:t>
      </w:r>
      <w:r w:rsidRPr="00970970">
        <w:rPr>
          <w:i/>
          <w:iCs/>
        </w:rPr>
        <w:t>florea</w:t>
      </w:r>
      <w:r w:rsidR="00DB437A">
        <w:t xml:space="preserve"> (</w:t>
      </w:r>
      <w:r w:rsidR="009F4D9B">
        <w:t xml:space="preserve">Fig.2-3). </w:t>
      </w:r>
    </w:p>
    <w:p w14:paraId="45269FE6" w14:textId="1AC5747A" w:rsidR="003D6EAF" w:rsidRDefault="005A7846" w:rsidP="00056907">
      <w:r>
        <w:t xml:space="preserve">STRUCTURE analyses support </w:t>
      </w:r>
      <w:r>
        <w:rPr>
          <w:i/>
        </w:rPr>
        <w:t xml:space="preserve">K </w:t>
      </w:r>
      <w:r>
        <w:t>= 1 in both species</w:t>
      </w:r>
      <w:r w:rsidR="002F5CAD">
        <w:t>.</w:t>
      </w:r>
      <w:r w:rsidR="006832AD">
        <w:t xml:space="preserve"> </w:t>
      </w:r>
      <w:r w:rsidR="006B1091">
        <w:t xml:space="preserve">IBD analyses </w:t>
      </w:r>
      <w:r w:rsidR="00927A67">
        <w:t>support the conclusions drawn from structure analyses. An extremely low IBD is detected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11"/>
      <w:r w:rsidR="006832AD">
        <w:t>currently belong to the same genetic population</w:t>
      </w:r>
      <w:commentRangeEnd w:id="11"/>
      <w:r w:rsidR="009E22E3">
        <w:rPr>
          <w:rStyle w:val="Marquedecommentaire"/>
        </w:rPr>
        <w:commentReference w:id="11"/>
      </w:r>
      <w:r w:rsidR="006832AD">
        <w:t>.</w:t>
      </w:r>
    </w:p>
    <w:p w14:paraId="014BF1CF" w14:textId="0AFE45DD" w:rsidR="003B2190" w:rsidRPr="00B152AD" w:rsidRDefault="003B2190" w:rsidP="003B2190">
      <w:pPr>
        <w:rPr>
          <w:lang w:val="en-GB"/>
        </w:rPr>
      </w:pPr>
      <w:r>
        <w:rPr>
          <w:lang w:val="en-GB"/>
        </w:rPr>
        <w:t xml:space="preserve">Previous studies highlighted that isolation by environmental distance can occur in the absence of isolation by geographical distance or by resistance </w:t>
      </w:r>
      <w:r w:rsidR="00CD298A">
        <w:rPr>
          <w:lang w:val="en-GB"/>
        </w:rPr>
        <w:fldChar w:fldCharType="begin"/>
      </w:r>
      <w:r w:rsidR="00CD298A">
        <w:rPr>
          <w:lang w:val="en-GB"/>
        </w:rPr>
        <w:instrText xml:space="preserve"> ADDIN ZOTERO_ITEM CSL_CITATION {"citationID":"xw1GwJSM","properties":{"formattedCitation":"(Gl\\uc0\\u252{}ck et al., 2022)","plainCitation":"(Glück et al., 2022)","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sidR="00CD298A">
        <w:rPr>
          <w:lang w:val="en-GB"/>
        </w:rPr>
        <w:fldChar w:fldCharType="separate"/>
      </w:r>
      <w:r w:rsidR="00CD298A" w:rsidRPr="00CD298A">
        <w:rPr>
          <w:rFonts w:cs="Times New Roman"/>
          <w:szCs w:val="24"/>
        </w:rPr>
        <w:t>(Glück et al., 2022)</w:t>
      </w:r>
      <w:r w:rsidR="00CD298A">
        <w:rPr>
          <w:lang w:val="en-GB"/>
        </w:rPr>
        <w:fldChar w:fldCharType="end"/>
      </w:r>
      <w:r>
        <w:rPr>
          <w:lang w:val="en-GB"/>
        </w:rPr>
        <w:t>. Glück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r w:rsidRPr="007E3A18">
        <w:rPr>
          <w:i/>
          <w:lang w:val="en-GB"/>
        </w:rPr>
        <w:t>Bombus terrestris</w:t>
      </w:r>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erfly species in Luxembourg.    </w:t>
      </w:r>
    </w:p>
    <w:p w14:paraId="246BC406" w14:textId="0BD7EFD3" w:rsidR="008A5082" w:rsidRDefault="00700AB0" w:rsidP="00056907">
      <w:r>
        <w:lastRenderedPageBreak/>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FC5BA6">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FC5BA6" w:rsidRPr="00FC5BA6">
        <w:rPr>
          <w:rFonts w:cs="Times New Roman"/>
          <w:szCs w:val="24"/>
        </w:rPr>
        <w:t>(Lövei et al., 1998; Wratten et al., 2003)</w:t>
      </w:r>
      <w:r w:rsidR="00345EE0">
        <w:fldChar w:fldCharType="end"/>
      </w:r>
      <w:r w:rsidR="00345EE0">
        <w:t>. Similarly, studies 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FC5BA6">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FC5BA6" w:rsidRPr="00FC5BA6">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FC5BA6">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FC5BA6" w:rsidRPr="00FC5BA6">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FC5BA6">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FC5BA6" w:rsidRPr="00FC5BA6">
        <w:rPr>
          <w:rFonts w:cs="Times New Roman"/>
        </w:rPr>
        <w:t>(Jia et al., 2022; Ouin et al., 2011)</w:t>
      </w:r>
      <w:r w:rsidR="00345EE0">
        <w:fldChar w:fldCharType="end"/>
      </w:r>
      <w:r w:rsidR="00345EE0">
        <w:t xml:space="preserve">, especially when aided by wind </w:t>
      </w:r>
      <w:r w:rsidR="00345EE0">
        <w:fldChar w:fldCharType="begin"/>
      </w:r>
      <w:r w:rsidR="00FC5BA6">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FC5BA6" w:rsidRPr="00FC5BA6">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FC5BA6">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FC5BA6" w:rsidRPr="00FC5BA6">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AB2698" w:rsidRPr="00AB2698">
        <w:rPr>
          <w:iCs/>
        </w:rPr>
        <w:t>SP</w:t>
      </w:r>
      <w:r w:rsidR="007E2E5D">
        <w:t xml:space="preserve"> and </w:t>
      </w:r>
      <w:r w:rsidR="00AB2698" w:rsidRPr="00AB2698">
        <w:rPr>
          <w:iCs/>
        </w:rPr>
        <w:t>MF</w:t>
      </w:r>
      <w:r w:rsidR="00345EE0">
        <w:t xml:space="preserve">. Indeed, even rare non-migratory species may fly several kilometers away from their emergence sites </w:t>
      </w:r>
      <w:r w:rsidR="00345EE0">
        <w:fldChar w:fldCharType="begin"/>
      </w:r>
      <w:r w:rsidR="00FC5BA6">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FC5BA6" w:rsidRPr="00FC5BA6">
        <w:rPr>
          <w:rFonts w:cs="Times New Roman"/>
        </w:rPr>
        <w:t>(Rotheray et al., 2014)</w:t>
      </w:r>
      <w:r w:rsidR="00345EE0">
        <w:fldChar w:fldCharType="end"/>
      </w:r>
      <w:r w:rsidR="00345EE0">
        <w:t>.</w:t>
      </w:r>
    </w:p>
    <w:p w14:paraId="231E7868" w14:textId="77777777" w:rsidR="00881963" w:rsidRDefault="00881963" w:rsidP="00881963">
      <w:pPr>
        <w:pStyle w:val="Titre2"/>
        <w:numPr>
          <w:ilvl w:val="1"/>
          <w:numId w:val="1"/>
        </w:numPr>
      </w:pPr>
      <w:r>
        <w:t>|  High l</w:t>
      </w:r>
      <w:r w:rsidRPr="00920AAC">
        <w:t>arge-scale population connectivity</w:t>
      </w:r>
    </w:p>
    <w:p w14:paraId="3BE8F4FA" w14:textId="5B0B237F" w:rsidR="00620447" w:rsidRDefault="00620447" w:rsidP="00620447">
      <w:r>
        <w:t xml:space="preserve">Local and national governments in Luxembourg and Germany have recently taken steps towards studying, monitoring, and protecting pollinators. </w:t>
      </w:r>
      <w:r w:rsidR="00881963" w:rsidRPr="00154AA8">
        <w:t>Because of demographic growth, land use change for new infrastructure and urban development is expected to be considerable</w:t>
      </w:r>
      <w:r w:rsidR="00881963">
        <w:t xml:space="preserve"> in Luxembourg, even in already heavily urbanized areas.</w:t>
      </w:r>
      <w:r w:rsidR="00881963" w:rsidRPr="00154AA8">
        <w:t xml:space="preserve"> This, in turn, will lead to further loss and fragmentation of natural and semi-natural habitats </w:t>
      </w:r>
      <w:r w:rsidR="00881963" w:rsidRPr="00154AA8">
        <w:fldChar w:fldCharType="begin"/>
      </w:r>
      <w:r w:rsidR="00881963">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881963" w:rsidRPr="00154AA8">
        <w:fldChar w:fldCharType="separate"/>
      </w:r>
      <w:r w:rsidR="00881963" w:rsidRPr="00154AA8">
        <w:rPr>
          <w:rFonts w:cs="Times New Roman"/>
        </w:rPr>
        <w:t>(Jaeger et al., 2016)</w:t>
      </w:r>
      <w:r w:rsidR="00881963" w:rsidRPr="00154AA8">
        <w:fldChar w:fldCharType="end"/>
      </w:r>
      <w:r w:rsidR="00881963" w:rsidRPr="00154AA8">
        <w:t>.</w:t>
      </w:r>
      <w:r w:rsidR="00881963">
        <w:t xml:space="preserve"> </w:t>
      </w:r>
      <w:r w:rsidRPr="00154AA8">
        <w:t xml:space="preserve">Cologne </w:t>
      </w:r>
      <w:r>
        <w:t>r</w:t>
      </w:r>
      <w:r w:rsidRPr="00154AA8">
        <w:t xml:space="preserve">ecently commissioned a major inventory of pollinators </w:t>
      </w:r>
      <w:r w:rsidRPr="00154AA8">
        <w:fldChar w:fldCharType="begin"/>
      </w:r>
      <w:r>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w:t>
      </w:r>
      <w:r>
        <w:t xml:space="preserve"> by</w:t>
      </w:r>
      <w:r w:rsidRPr="00154AA8">
        <w:t xml:space="preserve"> recent findings about country-wide</w:t>
      </w:r>
      <w:r>
        <w:t xml:space="preserve"> insect declines </w:t>
      </w:r>
      <w:r>
        <w:fldChar w:fldCharType="begin"/>
      </w:r>
      <w:r>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fldChar w:fldCharType="separate"/>
      </w:r>
      <w:r w:rsidRPr="00777B20">
        <w:rPr>
          <w:rFonts w:cs="Times New Roman"/>
        </w:rPr>
        <w:t>(Hallmann et al., 2017; Seibold et al., 2019)</w:t>
      </w:r>
      <w:r>
        <w:fldChar w:fldCharType="end"/>
      </w:r>
      <w:r w:rsidRPr="00154AA8">
        <w:t xml:space="preserve">. Luxembourg has recognized that habitat loss and fragmentation are threatening its biodiversity in general and insect pollinators in particular </w:t>
      </w:r>
      <w:r w:rsidRPr="00154AA8">
        <w:fldChar w:fldCharType="begin"/>
      </w:r>
      <w:r>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w:t>
      </w:r>
      <w:r>
        <w:t xml:space="preserve">Our effort is part of this recent political and societal realization of the seriousness of pollinator decline. Hoverflies are </w:t>
      </w:r>
      <w:r>
        <w:lastRenderedPageBreak/>
        <w:t xml:space="preserve">globally absent from media compared to bees and have not been portrayed as charismatic engineers of agricultural production. We must go beyond the bee-centric message of various media outlet discussing pollinators and their decline. </w:t>
      </w:r>
    </w:p>
    <w:p w14:paraId="761818E9" w14:textId="77777777" w:rsidR="00620447" w:rsidRDefault="00620447" w:rsidP="00056907"/>
    <w:p w14:paraId="3EC545E8" w14:textId="59ED1DE5" w:rsidR="00970970" w:rsidRDefault="00BA40E3" w:rsidP="00970970">
      <w:pPr>
        <w:pStyle w:val="Titre2"/>
        <w:numPr>
          <w:ilvl w:val="1"/>
          <w:numId w:val="1"/>
        </w:numPr>
      </w:pPr>
      <w:r>
        <w:t xml:space="preserve"> </w:t>
      </w:r>
      <w:r w:rsidR="00970970">
        <w:t xml:space="preserve">|  </w:t>
      </w:r>
      <w:r w:rsidR="00970970" w:rsidRPr="00D02D82">
        <w:t xml:space="preserve">Methodological </w:t>
      </w:r>
      <w:r w:rsidR="00970970">
        <w:t>limits</w:t>
      </w:r>
      <w:r w:rsidR="00970970" w:rsidRPr="00D02D82">
        <w:t xml:space="preserve"> and future directions</w:t>
      </w:r>
    </w:p>
    <w:p w14:paraId="27CFA492" w14:textId="6B8F57B0" w:rsidR="006C2DDA" w:rsidRPr="006C2DDA" w:rsidRDefault="00DB1C7F" w:rsidP="00970970">
      <w:pPr>
        <w:rPr>
          <w:iCs/>
          <w:color w:val="FF0000"/>
        </w:rPr>
      </w:pPr>
      <w:r>
        <w:t xml:space="preserve">Detecting genetic structure is rarely a straightforward endeavor and there a known limits to certain approaches. </w:t>
      </w:r>
      <w:r w:rsidR="003E2C7F">
        <w:t>A</w:t>
      </w:r>
      <w:r w:rsidR="00EB4792" w:rsidRPr="00722F11">
        <w:rPr>
          <w:iCs/>
        </w:rPr>
        <w:t xml:space="preserve"> potential </w:t>
      </w:r>
      <w:r w:rsidR="00722F11" w:rsidRPr="00722F11">
        <w:rPr>
          <w:iCs/>
        </w:rPr>
        <w:t>methodological limit</w:t>
      </w:r>
      <w:r w:rsidR="00EB4792"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FC5BA6">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FC5BA6" w:rsidRPr="00FC5BA6">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FC5BA6">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FC5BA6" w:rsidRPr="00FC5BA6">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FC5BA6">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FC5BA6" w:rsidRPr="00FC5BA6">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Titre2"/>
        <w:numPr>
          <w:ilvl w:val="1"/>
          <w:numId w:val="1"/>
        </w:numPr>
      </w:pPr>
      <w:r>
        <w:t xml:space="preserve"> </w:t>
      </w:r>
      <w:r w:rsidR="00DE7D58">
        <w:t>|  Implications for hoverfly biodiversity and pollination services</w:t>
      </w:r>
    </w:p>
    <w:p w14:paraId="6A10F1CF" w14:textId="52297D68"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00FC5BA6" w:rsidRPr="00FC5BA6">
        <w:rPr>
          <w:rFonts w:cs="Times New Roman"/>
        </w:rPr>
        <w:t>(Bonte et al., 2012)</w:t>
      </w:r>
      <w:r>
        <w:fldChar w:fldCharType="end"/>
      </w:r>
      <w:r>
        <w:t xml:space="preserve">. For example, there could be high mortality rates in some urban or peri-urban agricultural </w:t>
      </w:r>
      <w:r w:rsidR="00EE29EB">
        <w:t xml:space="preserve">habitats, which </w:t>
      </w:r>
      <w:r>
        <w:t xml:space="preserve">would likely lower population density and </w:t>
      </w:r>
      <w:commentRangeStart w:id="12"/>
      <w:r>
        <w:t>genetic diversity</w:t>
      </w:r>
      <w:r w:rsidR="00EE29EB">
        <w:t xml:space="preserve"> </w:t>
      </w:r>
      <w:commentRangeEnd w:id="12"/>
      <w:r w:rsidR="00875563">
        <w:rPr>
          <w:rStyle w:val="Marquedecommentaire"/>
        </w:rPr>
        <w:commentReference w:id="12"/>
      </w:r>
      <w:r w:rsidR="00EE29EB">
        <w:t>although a large number of local dispersers could offset their genetic signal.</w:t>
      </w:r>
      <w:r>
        <w:t xml:space="preserve"> Finally, a</w:t>
      </w:r>
      <w:r w:rsidR="00682835">
        <w:t xml:space="preserve">lthough we did not </w:t>
      </w:r>
      <w:commentRangeStart w:id="13"/>
      <w:r w:rsidR="00682835">
        <w:t>find</w:t>
      </w:r>
      <w:r>
        <w:t xml:space="preserve"> c</w:t>
      </w:r>
      <w:r w:rsidR="00682835">
        <w:t xml:space="preserve">onstraints on gene flow </w:t>
      </w:r>
      <w:commentRangeEnd w:id="13"/>
      <w:r w:rsidR="00692790">
        <w:rPr>
          <w:rStyle w:val="Marquedecommentaire"/>
        </w:rPr>
        <w:commentReference w:id="13"/>
      </w:r>
      <w:r w:rsidR="00682835">
        <w:t>within urbanized landscapes</w:t>
      </w:r>
      <w:r>
        <w:t xml:space="preserve"> for those two species</w:t>
      </w:r>
      <w:r w:rsidR="00682835">
        <w:t>, they are likely to exist in other systems</w:t>
      </w:r>
      <w:r>
        <w:t>, including for hoverflies.</w:t>
      </w:r>
    </w:p>
    <w:p w14:paraId="140FA55E" w14:textId="3D5F6B74" w:rsidR="006B529E" w:rsidRDefault="00A93BAB" w:rsidP="00682835">
      <w:r>
        <w:lastRenderedPageBreak/>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14"/>
      <w:r w:rsidR="0020424C">
        <w:t xml:space="preserve">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14"/>
      <w:r w:rsidR="00692790">
        <w:rPr>
          <w:rStyle w:val="Marquedecommentaire"/>
        </w:rPr>
        <w:commentReference w:id="14"/>
      </w:r>
      <w:r w:rsidR="0020424C">
        <w:t xml:space="preserve">. The </w:t>
      </w:r>
      <w:commentRangeStart w:id="15"/>
      <w:r w:rsidR="0020424C">
        <w:t xml:space="preserve">hoverfly populations we studied could be at risk </w:t>
      </w:r>
      <w:commentRangeEnd w:id="15"/>
      <w:r w:rsidR="00875563">
        <w:rPr>
          <w:rStyle w:val="Marquedecommentaire"/>
        </w:rPr>
        <w:commentReference w:id="15"/>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352622C7" w:rsidR="00232AC8" w:rsidRPr="00682835" w:rsidRDefault="00232AC8" w:rsidP="00682835">
      <w:r>
        <w:t xml:space="preserve">The high effective dispersal ability of </w:t>
      </w:r>
      <w:r w:rsidR="00AB2698" w:rsidRPr="00AB2698">
        <w:t>MF</w:t>
      </w:r>
      <w:r>
        <w:t xml:space="preserve"> </w:t>
      </w:r>
      <w:r w:rsidRPr="00BF53CF">
        <w:t>suggested</w:t>
      </w:r>
      <w:r>
        <w:t xml:space="preserve"> in our study suggests </w:t>
      </w:r>
      <w:r w:rsidR="008C4FB9">
        <w:t>could spread promptly in new suitable landscapes.</w:t>
      </w:r>
      <w:r w:rsidR="006B529E">
        <w:t xml:space="preserve"> </w:t>
      </w:r>
      <w:r w:rsidR="006B529E">
        <w:rPr>
          <w:vanish/>
        </w:rPr>
        <w:t xml:space="preserve">species could become established quickly once introduced. </w:t>
      </w:r>
      <w:r w:rsidR="00AB2698" w:rsidRPr="00AB2698">
        <w:t>MF</w:t>
      </w:r>
      <w:r>
        <w:t xml:space="preserve"> has 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unsurpringsly given our conclusios, </w:t>
      </w:r>
      <w:r w:rsidR="00AB2698" w:rsidRPr="00AB2698">
        <w:t>MF</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rsidR="009F1D4A">
        <w:t xml:space="preserve"> which supports our conclusion that dispersal ability may be high in this species</w:t>
      </w:r>
      <w:r>
        <w:t xml:space="preserve">. </w:t>
      </w:r>
      <w:r w:rsidR="00630DC8">
        <w:t>Non-native hoverflies</w:t>
      </w:r>
      <w:r w:rsidR="00630DC8" w:rsidRPr="006577A9">
        <w:t xml:space="preserve"> c</w:t>
      </w:r>
      <w:r w:rsidR="00630DC8">
        <w:t>an</w:t>
      </w:r>
      <w:r w:rsidR="00630DC8" w:rsidRPr="006577A9">
        <w:t xml:space="preserve"> potentially outcompete native species due to their high polyphagy</w:t>
      </w:r>
      <w:r w:rsidR="00630DC8">
        <w:t xml:space="preserve">, territoriality, and dispersal abilities </w:t>
      </w:r>
      <w:r w:rsidR="00630DC8">
        <w:fldChar w:fldCharType="begin"/>
      </w:r>
      <w:r w:rsidR="00630DC8">
        <w:instrText xml:space="preserve"> ADDIN ZOTERO_ITEM CSL_CITATION {"citationID":"4zGIc9EI","properties":{"formattedCitation":"(Doyle et al., 2020; Hong et al., 2012; Thompson, 2008; Wellington and Fitzpatrick, 1981)","plainCitation":"(Doyle et al., 2020; Hong et al., 2012; Thompson, 2008; Wellington and Fitzpatrick, 1981)","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rsidR="00630DC8">
        <w:fldChar w:fldCharType="separate"/>
      </w:r>
      <w:r w:rsidR="00630DC8" w:rsidRPr="00177535">
        <w:rPr>
          <w:rFonts w:cs="Times New Roman"/>
        </w:rPr>
        <w:t>(Doyle et al., 2020; Hong et al., 2012; Thompson, 2008; Wellington and Fitzpatrick, 1981)</w:t>
      </w:r>
      <w:r w:rsidR="00630DC8">
        <w:fldChar w:fldCharType="end"/>
      </w:r>
      <w:r w:rsidR="00630DC8">
        <w:t>. Understanding connectivity is key to understand, prevent, and mitigate the negative impacts of those introductions.</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7C472222" w14:textId="071DCAFE" w:rsidR="00965DCE" w:rsidRPr="00B34036" w:rsidRDefault="00B95C2C" w:rsidP="006F501D">
      <w:pPr>
        <w:rPr>
          <w:b/>
        </w:rPr>
      </w:pPr>
      <w:r w:rsidRPr="00B95C2C">
        <w:t xml:space="preserve">We thank </w:t>
      </w:r>
      <w:r w:rsidR="00375753" w:rsidRPr="00375753">
        <w:t>Balint Andrasi</w:t>
      </w:r>
      <w:r w:rsidR="00375753">
        <w:t>, Dylan Thissen,</w:t>
      </w:r>
      <w:r w:rsidR="00375753" w:rsidRPr="00375753">
        <w:t xml:space="preserve"> </w:t>
      </w:r>
      <w:r w:rsidR="00692790">
        <w:t xml:space="preserve">António </w:t>
      </w:r>
      <w:r w:rsidR="00375753">
        <w:t xml:space="preserve">Cruz, Caroline Grounds, </w:t>
      </w:r>
      <w:r w:rsidR="00375753" w:rsidRPr="00375753">
        <w:t>Fernanda Andrea Herrera Mesías</w:t>
      </w:r>
      <w:r w:rsidR="00375753">
        <w:t xml:space="preserve">, </w:t>
      </w:r>
      <w:r w:rsidR="00D8188A">
        <w:t xml:space="preserve">Monique Kirsch, </w:t>
      </w:r>
      <w:r w:rsidR="006C0B21">
        <w:t xml:space="preserve">Jérôme Herr, </w:t>
      </w:r>
      <w:r w:rsidRPr="00B95C2C">
        <w:t xml:space="preserve">and the other </w:t>
      </w:r>
      <w:r w:rsidR="00375753">
        <w:t xml:space="preserve">people who helped on the field </w:t>
      </w:r>
      <w:r w:rsidR="00375753">
        <w:lastRenderedPageBreak/>
        <w:t>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Titre1"/>
        <w:numPr>
          <w:ilvl w:val="0"/>
          <w:numId w:val="0"/>
        </w:numPr>
      </w:pPr>
      <w:r>
        <w:br w:type="page"/>
      </w:r>
      <w:r w:rsidR="00F622C3">
        <w:lastRenderedPageBreak/>
        <w:t>REFERENCES</w:t>
      </w:r>
    </w:p>
    <w:p w14:paraId="788E1D8B" w14:textId="77777777" w:rsidR="00177535" w:rsidRDefault="00F622C3" w:rsidP="00177535">
      <w:pPr>
        <w:pStyle w:val="Bibliographie"/>
      </w:pPr>
      <w:r>
        <w:fldChar w:fldCharType="begin"/>
      </w:r>
      <w:r w:rsidR="00FC5BA6">
        <w:rPr>
          <w:lang w:val="en-GB"/>
        </w:rPr>
        <w:instrText xml:space="preserve"> ADDIN ZOTERO_BIBL {"uncited":[],"omitted":[],"custom":[]} CSL_BIBLIOGRAPHY </w:instrText>
      </w:r>
      <w:r>
        <w:fldChar w:fldCharType="separate"/>
      </w:r>
      <w:r w:rsidR="00177535">
        <w:t>Adamack, A.T., Gruber, B., 2014. PopGenReport: simplifying basic population genetic analyses in R. Methods in Ecology and Evolution 4.</w:t>
      </w:r>
    </w:p>
    <w:p w14:paraId="7F1061BE" w14:textId="77777777" w:rsidR="00177535" w:rsidRDefault="00177535" w:rsidP="00177535">
      <w:pPr>
        <w:pStyle w:val="Bibliographie"/>
      </w:pPr>
      <w:r>
        <w:t>Agapow, P.M., Burt, A., 2001. Indices of multilocus linkage disequilibrium. Molecular Ecology Notes 1, 101–102. https://doi.org/10.1046/j.1471-8278.2000.00014.x</w:t>
      </w:r>
    </w:p>
    <w:p w14:paraId="3282A6CB" w14:textId="77777777" w:rsidR="00177535" w:rsidRDefault="00177535" w:rsidP="00177535">
      <w:pPr>
        <w:pStyle w:val="Bibliographie"/>
      </w:pPr>
      <w:r>
        <w:t xml:space="preserve">Aubert, J., Goeldlin de Tiefenau, P., 1981. </w:t>
      </w:r>
      <w:r w:rsidRPr="009364F4">
        <w:rPr>
          <w:lang w:val="fr-FR"/>
        </w:rPr>
        <w:t xml:space="preserve">Observations sur les migrations de Syrphides (Dipt.) dans les Alpes de Suisse occidentale. </w:t>
      </w:r>
      <w:r>
        <w:t>Journal of the Swiss Entomological Society 54. https://doi.org/10.5169/SEALS-402013</w:t>
      </w:r>
    </w:p>
    <w:p w14:paraId="59457B75" w14:textId="77777777" w:rsidR="00177535" w:rsidRDefault="00177535" w:rsidP="00177535">
      <w:pPr>
        <w:pStyle w:val="Bibliographie"/>
      </w:pPr>
      <w:r w:rsidRPr="00786823">
        <w:t xml:space="preserve">Aubert, J., Goeldlin, P., Lyon, J.-P., 1969. </w:t>
      </w:r>
      <w:r w:rsidRPr="009364F4">
        <w:rPr>
          <w:lang w:val="fr-FR"/>
        </w:rPr>
        <w:t xml:space="preserve">Essais de marquage et de reprise d’insectes migrateurs en automne 1968. </w:t>
      </w:r>
      <w:r>
        <w:t>Journal of the Swiss Entomological Society 42. https://doi.org/10.5169/SEALS-401588</w:t>
      </w:r>
    </w:p>
    <w:p w14:paraId="599E1CCE" w14:textId="77777777" w:rsidR="00177535" w:rsidRDefault="00177535" w:rsidP="00177535">
      <w:pPr>
        <w:pStyle w:val="Bibliographie"/>
      </w:pPr>
      <w:r>
        <w:t>Bickel, D., Pape, T., Meier, R. (Eds.), 2009. Diptera Diversity: Status, Challenges and Tools. Brill.</w:t>
      </w:r>
    </w:p>
    <w:p w14:paraId="21C3FADB" w14:textId="77777777" w:rsidR="00177535" w:rsidRDefault="00177535" w:rsidP="00177535">
      <w:pPr>
        <w:pStyle w:val="Bibliographie"/>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767B6C3C" w14:textId="77777777" w:rsidR="00177535" w:rsidRDefault="00177535" w:rsidP="00177535">
      <w:pPr>
        <w:pStyle w:val="Bibliographie"/>
      </w:pPr>
      <w:r>
        <w:t>Blair, C., Weigel, D.E., Balazik, M., Keeley, A.T.H., Walker, F.M., Landguth, E., Cushman, S., Murphy, M., Waits, L., Balkenhol, N., 2012. A simulation-based evaluation of methods for inferring linear barriers to gene flow. Molecular Ecology Resources 12, 822–833. https://doi.org/10.1111/j.1755-0998.2012.03151.x</w:t>
      </w:r>
    </w:p>
    <w:p w14:paraId="77F44157" w14:textId="77777777" w:rsidR="00177535" w:rsidRDefault="00177535" w:rsidP="00177535">
      <w:pPr>
        <w:pStyle w:val="Bibliographie"/>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ogical Reviews 87, 290–312. https://doi.org/10.1111/j.1469-185X.2011.00201.x</w:t>
      </w:r>
    </w:p>
    <w:p w14:paraId="707B9712" w14:textId="77777777" w:rsidR="00177535" w:rsidRDefault="00177535" w:rsidP="00177535">
      <w:pPr>
        <w:pStyle w:val="Bibliographie"/>
      </w:pPr>
      <w:r>
        <w:t>Bowler, D.E., Benton, T.G., 2005. Causes and consequences of animal dispersal strategies: relating individual behaviour to spatial dynamics. Biological Reviews 80, 205–225. https://doi.org/10.1017/S1464793104006645</w:t>
      </w:r>
    </w:p>
    <w:p w14:paraId="505F801B" w14:textId="77777777" w:rsidR="00177535" w:rsidRDefault="00177535" w:rsidP="00177535">
      <w:pPr>
        <w:pStyle w:val="Bibliographie"/>
      </w:pPr>
      <w:r>
        <w:t>Branquart, E., Hemptinne, J.-L., 2000. Selectivity in the exploitation of floral resources by hoverflies (Diptera: Syrphinae). Ecography 23, 732–742. https://doi.org/10.1111/j.1600-0587.2000.tb00316.x</w:t>
      </w:r>
    </w:p>
    <w:p w14:paraId="7AC25B4E" w14:textId="77777777" w:rsidR="00177535" w:rsidRDefault="00177535" w:rsidP="00177535">
      <w:pPr>
        <w:pStyle w:val="Bibliographie"/>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0D35B4D4" w14:textId="77777777" w:rsidR="00177535" w:rsidRDefault="00177535" w:rsidP="00177535">
      <w:pPr>
        <w:pStyle w:val="Bibliographie"/>
      </w:pPr>
      <w:r>
        <w:t>Brookfield, J.F.Y., 1996. A simple new method for estimating null allele frequency from heterozygote deficiency. Molecular Ecology 5, 453–455.</w:t>
      </w:r>
    </w:p>
    <w:p w14:paraId="6066D54C" w14:textId="77777777" w:rsidR="00177535" w:rsidRDefault="00177535" w:rsidP="00177535">
      <w:pPr>
        <w:pStyle w:val="Bibliographie"/>
      </w:pPr>
      <w:r>
        <w:t>Broquet, T., Petit, E.J., 2009. Molecular Estimation of Dispersal for Ecology and Population Genetics. Annual Review of Ecology, Evolution, and Systematics 40, 193–216. https://doi.org/10.1146/annurev.ecolsys.110308.120324</w:t>
      </w:r>
    </w:p>
    <w:p w14:paraId="6411ABDC" w14:textId="77777777" w:rsidR="00177535" w:rsidRDefault="00177535" w:rsidP="00177535">
      <w:pPr>
        <w:pStyle w:val="Bibliographie"/>
      </w:pPr>
      <w:r>
        <w:t>BugGuide, 2022. Species account - Myathropa florea.</w:t>
      </w:r>
    </w:p>
    <w:p w14:paraId="14FAFC4E" w14:textId="77777777" w:rsidR="00177535" w:rsidRDefault="00177535" w:rsidP="00177535">
      <w:pPr>
        <w:pStyle w:val="Bibliographie"/>
      </w:pPr>
      <w:r>
        <w:t>Cayuela, H., Rougemont, Q., Prunier, J.G., Moore, J.S., Clobert, J., Besnard, A., Bernatchez, L., 2018. Demographic and genetic approaches to study dispersal in wild animal populations: A methodological review. Molecular Ecology 27, 3976–4010. https://doi.org/10.1111/mec.14848</w:t>
      </w:r>
    </w:p>
    <w:p w14:paraId="7BADE698" w14:textId="77777777" w:rsidR="00177535" w:rsidRDefault="00177535" w:rsidP="00177535">
      <w:pPr>
        <w:pStyle w:val="Bibliographie"/>
      </w:pPr>
      <w:r>
        <w:lastRenderedPageBreak/>
        <w:t>Corander, J., Marttinen, P., Sirén, J., Tang, J., 2008a. Enhanced Bayesian modelling in BAPS software for learning genetic structures of populations. BMC Bioinformatics 9, 539. https://doi.org/10.1186/1471-2105-9-539</w:t>
      </w:r>
    </w:p>
    <w:p w14:paraId="59744024" w14:textId="77777777" w:rsidR="00177535" w:rsidRDefault="00177535" w:rsidP="00177535">
      <w:pPr>
        <w:pStyle w:val="Bibliographie"/>
      </w:pPr>
      <w:r>
        <w:t>Corander, J., Sirén, J., Arjas, E., 2008b. Bayesian spatial modeling of genetic population structure. Computational Statistics 23, 111–129. https://doi.org/10.1007/s00180-007-0072-x</w:t>
      </w:r>
    </w:p>
    <w:p w14:paraId="5BCD86B5" w14:textId="77777777" w:rsidR="00177535" w:rsidRDefault="00177535" w:rsidP="00177535">
      <w:pPr>
        <w:pStyle w:val="Bibliographie"/>
      </w:pPr>
      <w:r>
        <w:t>Culley, T.M., Stamper, T.I., Stokes, R.L., Brzyski, J.R., Hardiman, N.A., Klooster, M.R., Merritt, B.J., 2013. An efficient technique for primer development and application that integrates fluorescent labeling and multiplex PCR. Applications in Plant Sciences 1, 1300027. https://doi.org/10.3732/apps.1300027</w:t>
      </w:r>
    </w:p>
    <w:p w14:paraId="76B5C197" w14:textId="77777777" w:rsidR="00177535" w:rsidRDefault="00177535" w:rsidP="00177535">
      <w:pPr>
        <w:pStyle w:val="Bibliographie"/>
      </w:pPr>
      <w:r>
        <w:t>Curdes, G., 1998. Urban form and innovation: The case of Cologne. Urban Morphology 2, 11–18.</w:t>
      </w:r>
    </w:p>
    <w:p w14:paraId="35D0B704" w14:textId="77777777" w:rsidR="00177535" w:rsidRDefault="00177535" w:rsidP="00177535">
      <w:pPr>
        <w:pStyle w:val="Bibliographie"/>
      </w:pPr>
      <w:r>
        <w:t>Davis, E.S., Murray, T.E., Fitzpatrick, Ú., Brown, M.J.F., Paxton, R.J., 2010. Landscape effects on extremely fragmented populations of a rare solitary bee, Colletes floralis. Molecular Ecology 19, 4922–4935. https://doi.org/10.1111/j.1365-294X.2010.04868.x</w:t>
      </w:r>
    </w:p>
    <w:p w14:paraId="2309E35B" w14:textId="77777777" w:rsidR="00177535" w:rsidRDefault="00177535" w:rsidP="00177535">
      <w:pPr>
        <w:pStyle w:val="Bibliographie"/>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ation and Diversity 6, 435–446. https://doi.org/10.1111/j.1752-4598.2012.00221.x</w:t>
      </w:r>
    </w:p>
    <w:p w14:paraId="4D63D7CD" w14:textId="77777777" w:rsidR="00177535" w:rsidRDefault="00177535" w:rsidP="00177535">
      <w:pPr>
        <w:pStyle w:val="Bibliographie"/>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0A5AA0BA" w14:textId="77777777" w:rsidR="00177535" w:rsidRDefault="00177535" w:rsidP="00177535">
      <w:pPr>
        <w:pStyle w:val="Bibliographie"/>
      </w:pPr>
      <w:r>
        <w:t>Doyle, T., Hawkes, W.L.S., Massy, R., Powney, G.D., Menz, M.H.M., Wotton, K.R., 2020. Pollination by hoverflies in the Anthropocene. Proceedings of the Royal Society B: Biological Sciences 287, 20200508. https://doi.org/10.1098/rspb.2020.0508</w:t>
      </w:r>
    </w:p>
    <w:p w14:paraId="51D4BD76" w14:textId="77777777" w:rsidR="00177535" w:rsidRDefault="00177535" w:rsidP="00177535">
      <w:pPr>
        <w:pStyle w:val="Bibliographie"/>
      </w:pPr>
      <w:r>
        <w:t>Doyle, T., Jimenez-Guri, E., Hawkes, W.L.S., Massy, R., Mantica, F., Permanyer, J., Cozzuto, L., Hermoso Pulido, T., Baril, T., Hayward, A., Irimia, M., Chapman, J.W., Bass, C., Wotton, K.R., 2022. Genome-wide transcriptomic changes reveal the genetic pathways involved in insect migration. Molecular Ecology 31, 4332–4350. https://doi.org/10.1111/mec.16588</w:t>
      </w:r>
    </w:p>
    <w:p w14:paraId="6975330D" w14:textId="77777777" w:rsidR="00177535" w:rsidRDefault="00177535" w:rsidP="00177535">
      <w:pPr>
        <w:pStyle w:val="Bibliographie"/>
      </w:pPr>
      <w:r>
        <w:t>Dreier, S., Redhead, J.W., Warren, I.A., Bourke, A.F.G., Heard, M.S., Jordan, W.C., Sumner, S., Wang, J., Carvell, C., 2014. Fine-scale spatial genetic structure of common and declining bumble bees across an agricultural landscape. Molecular Ecology 23, 3384–3395. https://doi.org/10.1111/mec.12823</w:t>
      </w:r>
    </w:p>
    <w:p w14:paraId="50347C19" w14:textId="77777777" w:rsidR="00177535" w:rsidRDefault="00177535" w:rsidP="00177535">
      <w:pPr>
        <w:pStyle w:val="Bibliographie"/>
      </w:pPr>
      <w:r>
        <w:t>European Environment Agency, 2016. Landscape fragmentation Effective Mesh Density: major and medium anthropogenic fragmenting elements (FGA2-S) - version 2.0, Nov. 2016.</w:t>
      </w:r>
    </w:p>
    <w:p w14:paraId="0889A706" w14:textId="77777777" w:rsidR="00177535" w:rsidRDefault="00177535" w:rsidP="00177535">
      <w:pPr>
        <w:pStyle w:val="Bibliographie"/>
      </w:pPr>
      <w:r>
        <w:t>Fitzpatrick, M, Mokany, K, Manion, G, Nieto-Lugilde, D, Ferrier, D, 2022. gdm: Generalized Dissimilarity Modeling R package.</w:t>
      </w:r>
    </w:p>
    <w:p w14:paraId="23D93FCA" w14:textId="77777777" w:rsidR="00177535" w:rsidRDefault="00177535" w:rsidP="00177535">
      <w:pPr>
        <w:pStyle w:val="Bibliographie"/>
      </w:pPr>
      <w:r>
        <w:lastRenderedPageBreak/>
        <w:t>Frantine-Silva, W., Augusto, S.C., Tosta, T.H.A., Pacheco, A.S., Kotelok-Diniz, T., Apolinário da Silva, C., Sofia, S.H., 2021. Genetic diversity and population structure of orchid bees from the Brazilian savanna. Journal of Apicultural Research 60, 385–395. https://doi.org/10.1080/00218839.2021.1898788</w:t>
      </w:r>
    </w:p>
    <w:p w14:paraId="6070DB1C" w14:textId="77777777" w:rsidR="00177535" w:rsidRDefault="00177535" w:rsidP="00177535">
      <w:pPr>
        <w:pStyle w:val="Bibliographie"/>
      </w:pPr>
      <w:r>
        <w:t>Frantz, A.C., Cellina, S., Krier, A., Schley, L., Burke, T., 2009. Using spatial Bayesian methods to determine the genetic structure of a continuously distributed population: Clusters or isolation by distance? Journal of Applied Ecology 46, 493–505. https://doi.org/10.1111/j.1365-2664.2008.01606.x</w:t>
      </w:r>
    </w:p>
    <w:p w14:paraId="649299E3" w14:textId="77777777" w:rsidR="00177535" w:rsidRDefault="00177535" w:rsidP="00177535">
      <w:pPr>
        <w:pStyle w:val="Bibliographie"/>
      </w:pPr>
      <w:r>
        <w:t>Gallai, N., Salles, J.-M., Settele, J., Vaissière, B.E., 2009. Economic valuation of the vulnerability of world agriculture confronted with pollinator decline. Ecological Economics 68, 810–821. https://doi.org/10.1016/j.ecolecon.2008.06.014</w:t>
      </w:r>
    </w:p>
    <w:p w14:paraId="672675B3" w14:textId="77777777" w:rsidR="00177535" w:rsidRDefault="00177535" w:rsidP="00177535">
      <w:pPr>
        <w:pStyle w:val="Bibliographie"/>
      </w:pPr>
      <w:r>
        <w:t>Gao, B., Wotton, K.R., Hawkes, W.L.S., Menz, M.H.M., Reynolds, D.R., Zhai, B.-P., Hu, G., Chapman, J.W., 2020. Adaptive strategies of high-flying migratory hoverflies in response to wind currents. Proceedings of the Royal Society B: Biological Sciences 287, 20200406. https://doi.org/10.1098/rspb.2020.0406</w:t>
      </w:r>
    </w:p>
    <w:p w14:paraId="497E44DE" w14:textId="77777777" w:rsidR="00177535" w:rsidRDefault="00177535" w:rsidP="00177535">
      <w:pPr>
        <w:pStyle w:val="Bibliographie"/>
      </w:pPr>
      <w:r w:rsidRPr="00177535">
        <w:rPr>
          <w:lang w:val="fr-FR"/>
        </w:rPr>
        <w:t xml:space="preserve">Gauffre, B., Estoup, A., Bretagnolle, V., Cosson, J.F., 2008. </w:t>
      </w:r>
      <w:r>
        <w:t>Spatial genetic structure of a small rodent in a heterogeneous landscape. Molecular Ecology 17, 4619–4629. https://doi.org/10.1111/j.1365-294X.2008.03950.x</w:t>
      </w:r>
    </w:p>
    <w:p w14:paraId="0C24E79F" w14:textId="77777777" w:rsidR="00177535" w:rsidRDefault="00177535" w:rsidP="00177535">
      <w:pPr>
        <w:pStyle w:val="Bibliographie"/>
      </w:pPr>
      <w:r>
        <w:t>GBIF.org, 2022. Occurrence Download - Myathropa florea - North America (05 September 2022) https://doi.org/10.15468/dl.ctqqr2.</w:t>
      </w:r>
    </w:p>
    <w:p w14:paraId="7ED6729C" w14:textId="77777777" w:rsidR="00177535" w:rsidRDefault="00177535" w:rsidP="00177535">
      <w:pPr>
        <w:pStyle w:val="Bibliographie"/>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3F7BF30" w14:textId="77777777" w:rsidR="00177535" w:rsidRDefault="00177535" w:rsidP="00177535">
      <w:pPr>
        <w:pStyle w:val="Bibliographie"/>
      </w:pPr>
      <w:r>
        <w:t>Glück, M., Geue, J.C., Thomassen, H.A., 2022. Environmental differences explain subtle yet detectable genetic structure in a widespread pollinator. BMC Ecol Evo 22, 8. https://doi.org/10.1186/s12862-022-01963-5</w:t>
      </w:r>
    </w:p>
    <w:p w14:paraId="526E594C" w14:textId="77777777" w:rsidR="00177535" w:rsidRDefault="00177535" w:rsidP="00177535">
      <w:pPr>
        <w:pStyle w:val="Bibliographie"/>
      </w:pPr>
      <w:r>
        <w:t>Greenleaf, S.S., Williams, N.M., Winfree, R., Kremen, C., 2007. Bee foraging ranges and their relationship to body size. Oecologia 153, 589–596. https://doi.org/10.1007/s00442-007-0752-9</w:t>
      </w:r>
    </w:p>
    <w:p w14:paraId="6E648FAC" w14:textId="77777777" w:rsidR="00177535" w:rsidRDefault="00177535" w:rsidP="00177535">
      <w:pPr>
        <w:pStyle w:val="Bibliographie"/>
      </w:pPr>
      <w:r>
        <w:t>Guo, S.W., Thompson, E.A., 1992. Performing the exact test of Hardy-Weinberg proportion for multiple alleles. Biometrics 48, 361–372.</w:t>
      </w:r>
    </w:p>
    <w:p w14:paraId="22E8BC3D" w14:textId="77777777" w:rsidR="00177535" w:rsidRDefault="00177535" w:rsidP="00177535">
      <w:pPr>
        <w:pStyle w:val="Bibliographie"/>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ation Biology 31, 24–29. https://doi.org/10.1111/cobi.12840</w:t>
      </w:r>
    </w:p>
    <w:p w14:paraId="558A2249" w14:textId="77777777" w:rsidR="00177535" w:rsidRDefault="00177535" w:rsidP="00177535">
      <w:pPr>
        <w:pStyle w:val="Bibliographie"/>
      </w:pPr>
      <w:r w:rsidRPr="00177535">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2F523837" w14:textId="77777777" w:rsidR="00177535" w:rsidRDefault="00177535" w:rsidP="00177535">
      <w:pPr>
        <w:pStyle w:val="Bibliographie"/>
      </w:pPr>
      <w:r>
        <w:t>Hodgkiss, D., Brown, M.J.F., Fountain, M.T., 2018. Syrphine hoverflies are effective pollinators of commercial strawberry. Journal of Pollination Ecology 22, 55–66. https://doi.org/10.26786/1920-7603(2018)five</w:t>
      </w:r>
    </w:p>
    <w:p w14:paraId="00436CD4" w14:textId="77777777" w:rsidR="00177535" w:rsidRDefault="00177535" w:rsidP="00177535">
      <w:pPr>
        <w:pStyle w:val="Bibliographie"/>
      </w:pPr>
      <w:r>
        <w:lastRenderedPageBreak/>
        <w:t>Hong, K.-J., Lee, J.-H., Lee, G.-S., Lee, S., 2012. The status quo of invasive alien insect species and plant quarantine in Korea. Journal of Asia-Pacific Entomology 15, 521–532. https://doi.org/10.1016/j.aspen.2012.06.003</w:t>
      </w:r>
    </w:p>
    <w:p w14:paraId="35B2A223" w14:textId="77777777" w:rsidR="00177535" w:rsidRDefault="00177535" w:rsidP="00177535">
      <w:pPr>
        <w:pStyle w:val="Bibliographie"/>
      </w:pPr>
      <w:r>
        <w:t>Jaeger, J.A.G., Soukup, T., Schwick, C., Madriñán, L.F., Kienast, F., 2016. Landscape Fragmentation in Europe, in: European Landscape Dynamics. CRC press, Boca Raton, Florida, USA, p. 42.</w:t>
      </w:r>
    </w:p>
    <w:p w14:paraId="2102D722" w14:textId="77777777" w:rsidR="00177535" w:rsidRDefault="00177535" w:rsidP="00177535">
      <w:pPr>
        <w:pStyle w:val="Bibliographie"/>
      </w:pPr>
      <w:r>
        <w:t>Janes, J.K., Miller, J.M., Dupuis, J.R., Malenfant, R.M., Gorrell, J.C., Cullingham, C.I., Andrew, R.L., 2017. The K = 2 conundrum. Molecular Ecology 26, 3594–3602. https://doi.org/10.1111/mec.14187</w:t>
      </w:r>
    </w:p>
    <w:p w14:paraId="050400FB" w14:textId="77777777" w:rsidR="00177535" w:rsidRDefault="00177535" w:rsidP="00177535">
      <w:pPr>
        <w:pStyle w:val="Bibliographie"/>
      </w:pPr>
      <w:r>
        <w:t>Jauker, F., Diekötter, T., Schwarzbach, F., Wolters, V., 2009. Pollinator dispersal in an agricultural matrix: opposing responses of wild bees and hoverflies to landscape structure and distance from main habitat. Landscape Ecol 24, 547–555. https://doi.org/10.1007/s10980-009-9331-2</w:t>
      </w:r>
    </w:p>
    <w:p w14:paraId="05A6578E" w14:textId="77777777" w:rsidR="00177535" w:rsidRDefault="00177535" w:rsidP="00177535">
      <w:pPr>
        <w:pStyle w:val="Bibliographie"/>
      </w:pPr>
      <w:r>
        <w:t>Jauker, F., Jauker, B., Grass, I., Steffan-Dewenter, I., Wolters, V., 2019. Partitioning wild bee and hoverfly contributions to plant–pollinator network structure in fragmented habitats. Ecology 100, e02569. https://doi.org/10.1002/ecy.2569</w:t>
      </w:r>
    </w:p>
    <w:p w14:paraId="5979A92B" w14:textId="77777777" w:rsidR="00177535" w:rsidRDefault="00177535" w:rsidP="00177535">
      <w:pPr>
        <w:pStyle w:val="Bibliographie"/>
      </w:pPr>
      <w:r>
        <w:t>Jha, S., Kremen, C., 2013. Urban land use limits regional bumble bee gene flow. Molecular Ecology 22, 2483–2495. https://doi.org/10.1111/mec.12275</w:t>
      </w:r>
    </w:p>
    <w:p w14:paraId="2B5BB482" w14:textId="77777777" w:rsidR="00177535" w:rsidRDefault="00177535" w:rsidP="00177535">
      <w:pPr>
        <w:pStyle w:val="Bibliographie"/>
      </w:pPr>
      <w:r>
        <w:t>Jia, H., Liu, Y., Li, X., Li, H., Pan, Y., Hu, C., Zhou, X., Wyckhuys, K.A., Wu, K., 2022. Windborne migration amplifies insect-mediated pollination services. eLife 11, e76230. https://doi.org/10.7554/eLife.76230</w:t>
      </w:r>
    </w:p>
    <w:p w14:paraId="7828A98D" w14:textId="77777777" w:rsidR="00177535" w:rsidRDefault="00177535" w:rsidP="00177535">
      <w:pPr>
        <w:pStyle w:val="Bibliographie"/>
      </w:pPr>
      <w:r>
        <w:t>Jombart, T., 2008. Adegenet: A R package for the multivariate analysis of genetic markers. Bioinformatics 24, 1403–1405. https://doi.org/10.1093/bioinformatics/btn129</w:t>
      </w:r>
    </w:p>
    <w:p w14:paraId="4AFD8D9E" w14:textId="77777777" w:rsidR="00177535" w:rsidRDefault="00177535" w:rsidP="00177535">
      <w:pPr>
        <w:pStyle w:val="Bibliographie"/>
      </w:pPr>
      <w:r>
        <w:t>Jombart, T., Ahmed, I., 2011. adegenet 1.3-1: New tools for the analysis of genome-wide SNP data. Bioinformatics 27, 3070–3071. https://doi.org/10.1093/bioinformatics/btr521</w:t>
      </w:r>
    </w:p>
    <w:p w14:paraId="7C2EC8ED" w14:textId="77777777" w:rsidR="00177535" w:rsidRDefault="00177535" w:rsidP="00177535">
      <w:pPr>
        <w:pStyle w:val="Bibliographie"/>
      </w:pPr>
      <w:r>
        <w:t>Jombart, T., Collins, C., 2022. A tutorial for Discriminant Analysis of Principal Components (DAPC) using adegenet 2.1.6.</w:t>
      </w:r>
    </w:p>
    <w:p w14:paraId="29DF26D5" w14:textId="77777777" w:rsidR="00177535" w:rsidRDefault="00177535" w:rsidP="00177535">
      <w:pPr>
        <w:pStyle w:val="Bibliographie"/>
      </w:pPr>
      <w:r w:rsidRPr="00177535">
        <w:rPr>
          <w:lang w:val="fr-FR"/>
        </w:rPr>
        <w:t xml:space="preserve">Jombart, T., Devillard, S., Balloux, F., 2010. </w:t>
      </w:r>
      <w:r>
        <w:t>Discriminant analysis of principal components: a new method for the analysis of genetically structured populations. BMC genetics 11, 94. https://doi.org/10.1186/1471-2156-11-94</w:t>
      </w:r>
    </w:p>
    <w:p w14:paraId="70E1813C" w14:textId="77777777" w:rsidR="00177535" w:rsidRDefault="00177535" w:rsidP="00177535">
      <w:pPr>
        <w:pStyle w:val="Bibliographie"/>
      </w:pPr>
      <w:r>
        <w:t>Jombart, T., Pontier, D., Dufour,  a-B., 2009. Genetic markers in the playground of multivariate analysis. Heredity 102, 330–341. https://doi.org/10.1038/hdy.2008.130</w:t>
      </w:r>
    </w:p>
    <w:p w14:paraId="1627BC0F" w14:textId="77777777" w:rsidR="00177535" w:rsidRPr="00177535" w:rsidRDefault="00177535" w:rsidP="00177535">
      <w:pPr>
        <w:pStyle w:val="Bibliographie"/>
        <w:rPr>
          <w:lang w:val="de-LU"/>
        </w:rPr>
      </w:pPr>
      <w:r>
        <w:t xml:space="preserve">Kamvar, Z.N., Tabima, J.F., Gr̈unwald, N.J., 2014. Poppr: An R package for genetic analysis of populations with clonal, partially clonal, and/or sexual reproduction. </w:t>
      </w:r>
      <w:r w:rsidRPr="00177535">
        <w:rPr>
          <w:lang w:val="de-LU"/>
        </w:rPr>
        <w:t>PeerJ 2014, 1–14. https://doi.org/10.7717/peerj.281</w:t>
      </w:r>
    </w:p>
    <w:p w14:paraId="0D66363D" w14:textId="77777777" w:rsidR="00177535" w:rsidRDefault="00177535" w:rsidP="00177535">
      <w:pPr>
        <w:pStyle w:val="Bibliographie"/>
      </w:pPr>
      <w:r w:rsidRPr="00177535">
        <w:rPr>
          <w:lang w:val="de-LU"/>
        </w:rPr>
        <w:t xml:space="preserve">Kleijn, D., van Langevelde, F., 2006. </w:t>
      </w:r>
      <w:r>
        <w:t>Interacting effects of landscape context and habitat quality on flower visiting insects in agricultural landscapes. Basic and Applied Ecology 7, 201–214. https://doi.org/10.1016/j.baae.2005.07.011</w:t>
      </w:r>
    </w:p>
    <w:p w14:paraId="253B6AC6" w14:textId="77777777" w:rsidR="00177535" w:rsidRDefault="00177535" w:rsidP="00177535">
      <w:pPr>
        <w:pStyle w:val="Bibliographie"/>
      </w:pPr>
      <w:r>
        <w:t>Klein, A.-M., Vaissière, B.E., Cane, J.H., Steffan-Dewenter, I., Cunningham, S.A., Kremen, C., Tscharntke, T., 2007. Importance of pollinators in changing landscapes for world crops. Proceedings of the Royal Society B: Biological Sciences 274, 303–313. https://doi.org/10.1098/rspb.2006.3721</w:t>
      </w:r>
    </w:p>
    <w:p w14:paraId="737BF2A3" w14:textId="77777777" w:rsidR="00177535" w:rsidRDefault="00177535" w:rsidP="00177535">
      <w:pPr>
        <w:pStyle w:val="Bibliographie"/>
      </w:pPr>
      <w:r>
        <w:t>Landguth, E.L., Cushman, S.A., Schwartz, M.K., McKELVEY, K.S., Murphy, M., Luikart, G., 2010. Quantifying the lag time to detect barriers in landscape genetics: QUANTIFYING THE LAG TIME TO DETECT BARRIERS IN LANDSCAPE GENETICS. Molecular Ecology 19, 4179–4191. https://doi.org/10.1111/j.1365-294X.2010.04808.x</w:t>
      </w:r>
    </w:p>
    <w:p w14:paraId="751846B5" w14:textId="77777777" w:rsidR="00177535" w:rsidRDefault="00177535" w:rsidP="00177535">
      <w:pPr>
        <w:pStyle w:val="Bibliographie"/>
      </w:pPr>
      <w:r>
        <w:t xml:space="preserve">Landguth, E.L., Fedy, B.C., OYLER-McCANCE, S.J., Garey, A.L., Emel, S.L., Mumma, M., Wagner, H.H., Fortin, M.-J., Cushman, S.A., 2012. Effects of sample size, number of </w:t>
      </w:r>
      <w:r>
        <w:lastRenderedPageBreak/>
        <w:t>markers, and allelic richness on the detection of spatial genetic pattern. Molecular Ecology Resources 12, 276–284. https://doi.org/10.1111/j.1755-0998.2011.03077.x</w:t>
      </w:r>
    </w:p>
    <w:p w14:paraId="3F5D7262" w14:textId="77777777" w:rsidR="00177535" w:rsidRDefault="00177535" w:rsidP="00177535">
      <w:pPr>
        <w:pStyle w:val="Bibliographie"/>
      </w:pPr>
      <w:r>
        <w:t>Legendre, P., Legendre, L., 2012. Numerical Ecology. Elsevier, Amsterdam, Netherlands.</w:t>
      </w:r>
    </w:p>
    <w:p w14:paraId="7EF9F157" w14:textId="77777777" w:rsidR="00177535" w:rsidRPr="00786823" w:rsidRDefault="00177535" w:rsidP="00177535">
      <w:pPr>
        <w:pStyle w:val="Bibliographie"/>
        <w:rPr>
          <w:lang w:val="de-LU"/>
        </w:rPr>
      </w:pPr>
      <w:r w:rsidRPr="00177535">
        <w:rPr>
          <w:lang w:val="de-LU"/>
        </w:rPr>
        <w:t xml:space="preserve">Leopold, J., Schöne, M., Cölln, K., 1996. Zur Kenntis der Schwebfliegen (Diptera, Syrphidae) der Stadt Köln und ihrer Randgebiete. </w:t>
      </w:r>
      <w:r w:rsidRPr="00786823">
        <w:rPr>
          <w:lang w:val="de-LU"/>
        </w:rPr>
        <w:t>Decheniana - Beihefte (Bonn) 35, 433–458.</w:t>
      </w:r>
    </w:p>
    <w:p w14:paraId="55AC8B58" w14:textId="77777777" w:rsidR="00177535" w:rsidRDefault="00177535" w:rsidP="00177535">
      <w:pPr>
        <w:pStyle w:val="Bibliographie"/>
      </w:pPr>
      <w:r w:rsidRPr="00786823">
        <w:rPr>
          <w:lang w:val="fr-CA"/>
        </w:rPr>
        <w:t xml:space="preserve">Loiselle, B. a, Sork, V.L., Nason, J., Graham, C., 1995. </w:t>
      </w:r>
      <w:r>
        <w:t>Spatial Genetic Structure of a Tropical Understory Shrub. American Journal of Botany 82, 1420–1425.</w:t>
      </w:r>
    </w:p>
    <w:p w14:paraId="576A88CF" w14:textId="77777777" w:rsidR="00177535" w:rsidRDefault="00177535" w:rsidP="00177535">
      <w:pPr>
        <w:pStyle w:val="Bibliographie"/>
      </w:pPr>
      <w:r>
        <w:t>Lövei, G.L., Macleod, A., Hickman, J.M., 1998. Dispersal and effects of barriers on the movement of the New Zealand hover fly Melanostoma fasciatum (Dipt., Syrphidae) on cultivated land. Journal of Applied Entomology 122, 115–120. https://doi.org/10.1111/j.1439-0418.1998.tb01471.x</w:t>
      </w:r>
    </w:p>
    <w:p w14:paraId="2D0F3EDF" w14:textId="77777777" w:rsidR="00177535" w:rsidRDefault="00177535" w:rsidP="00177535">
      <w:pPr>
        <w:pStyle w:val="Bibliographie"/>
      </w:pPr>
      <w:r>
        <w:t>Lozier, J.D., Strange, J.P., Stewart, I.J., Cameron, S.A., 2011. Patterns of range-wide genetic variation in six North American bumble bee (Apidae: Bombus) species. Molecular Ecology 20, 4870–4888. https://doi.org/10.1111/j.1365-294X.2011.05314.x</w:t>
      </w:r>
    </w:p>
    <w:p w14:paraId="3CEBCA67" w14:textId="77777777" w:rsidR="00177535" w:rsidRDefault="00177535" w:rsidP="00177535">
      <w:pPr>
        <w:pStyle w:val="Bibliographie"/>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3CC09FA5" w14:textId="77777777" w:rsidR="00177535" w:rsidRDefault="00177535" w:rsidP="00177535">
      <w:pPr>
        <w:pStyle w:val="Bibliographie"/>
      </w:pPr>
      <w:r>
        <w:t>Mantel, N., 1967. Cancer research. Mantel 27, 34.</w:t>
      </w:r>
    </w:p>
    <w:p w14:paraId="44B948B2" w14:textId="77777777" w:rsidR="00177535" w:rsidRDefault="00177535" w:rsidP="00177535">
      <w:pPr>
        <w:pStyle w:val="Bibliographie"/>
      </w:pPr>
      <w:r>
        <w:t>Menz, M.H.M., Reynolds, D.R., Gao, B., Hu, G., Chapman, J.W., Wotton, K.R., 2019. Mechanisms and Consequences of Partial Migration in Insects. Frontiers in Ecology and Evolution 7.</w:t>
      </w:r>
    </w:p>
    <w:p w14:paraId="1326A0A5" w14:textId="77777777" w:rsidR="00177535" w:rsidRPr="00177535" w:rsidRDefault="00177535" w:rsidP="00177535">
      <w:pPr>
        <w:pStyle w:val="Bibliographie"/>
        <w:rPr>
          <w:lang w:val="fr-FR"/>
        </w:rPr>
      </w:pPr>
      <w:r>
        <w:t xml:space="preserve">Miller, S.A., Dykes, D.D., Polesky, H.F., 1988. A simple salting out procedure for extracting DNA from human nucleated cells. </w:t>
      </w:r>
      <w:r w:rsidRPr="00177535">
        <w:rPr>
          <w:lang w:val="fr-FR"/>
        </w:rPr>
        <w:t>Nucleic Acids Res 16, 1215.</w:t>
      </w:r>
    </w:p>
    <w:p w14:paraId="4BED9476" w14:textId="77777777" w:rsidR="00177535" w:rsidRPr="00177535" w:rsidRDefault="00177535" w:rsidP="00177535">
      <w:pPr>
        <w:pStyle w:val="Bibliographie"/>
        <w:rPr>
          <w:lang w:val="fr-FR"/>
        </w:rPr>
      </w:pPr>
      <w:r w:rsidRPr="00177535">
        <w:rPr>
          <w:lang w:val="fr-FR"/>
        </w:rPr>
        <w:t>Ministère de l’Environnement, du Climat et du Développement durable, 2022. Plan Pollinisateurs Luxembourg [WWW Document]. Plan Pollinisateurs. URL https://www.planpollinisateurs.lu (accessed 9.16.22).</w:t>
      </w:r>
    </w:p>
    <w:p w14:paraId="74654762" w14:textId="77777777" w:rsidR="00177535" w:rsidRDefault="00177535" w:rsidP="00177535">
      <w:pPr>
        <w:pStyle w:val="Bibliographie"/>
      </w:pPr>
      <w:r w:rsidRPr="00786823">
        <w:t xml:space="preserve">Miranda, G.F.G., Young, A.D., Locke, M.M., Marshall, S.A., Skevington, J.H., Thompson, F.C., 2013. </w:t>
      </w:r>
      <w:r>
        <w:t>Key to the Genera of Nearctic Syrphidae. CJAI 23.</w:t>
      </w:r>
    </w:p>
    <w:p w14:paraId="6C70769B" w14:textId="77777777" w:rsidR="00177535" w:rsidRPr="00177535" w:rsidRDefault="00177535" w:rsidP="00177535">
      <w:pPr>
        <w:pStyle w:val="Bibliographie"/>
        <w:rPr>
          <w:lang w:val="fr-FR"/>
        </w:rPr>
      </w:pPr>
      <w:r>
        <w:t xml:space="preserve">Mitter, H., Weber, G., 2011. Green Belt(s)—a Challenge for Urban Policy of Expanding Cities. </w:t>
      </w:r>
      <w:r w:rsidRPr="00177535">
        <w:rPr>
          <w:lang w:val="fr-FR"/>
        </w:rPr>
        <w:t>Regions Magazine 282, 18–20. https://doi.org/10.1080/13673882.2011.9697692</w:t>
      </w:r>
    </w:p>
    <w:p w14:paraId="318309D3" w14:textId="77777777" w:rsidR="00177535" w:rsidRDefault="00177535" w:rsidP="00177535">
      <w:pPr>
        <w:pStyle w:val="Bibliographie"/>
      </w:pPr>
      <w:r w:rsidRPr="00177535">
        <w:rPr>
          <w:lang w:val="fr-FR"/>
        </w:rPr>
        <w:t xml:space="preserve">Moquet, L., Laurent, E., Bacchetta, R., Jacquemart, A.-L., 2018. </w:t>
      </w:r>
      <w:r>
        <w:t>Conservation of hoverflies (Diptera, Syrphidae) requires complementary resources at the landscape and local scales. Insect Conservation and Diversity 11, 72–87. https://doi.org/10.1111/icad.12245</w:t>
      </w:r>
    </w:p>
    <w:p w14:paraId="0B1CC4B0" w14:textId="77777777" w:rsidR="00177535" w:rsidRDefault="00177535" w:rsidP="00177535">
      <w:pPr>
        <w:pStyle w:val="Bibliographie"/>
      </w:pPr>
      <w:r>
        <w:t>Öckinger, E., Schweiger, O., Crist, T.O., Debinski, D.M., Krauss, J., Kuussaari, M., Petersen, J.D., Pöyry, J., Settele, J., Summerville, K.S., Bommarco, R., 2010. Life-history traits predict species responses to habitat area and isolation: a cross-continental synthesis. Ecology Letters 13, 969–979. https://doi.org/10.1111/j.1461-0248.2010.01487.x</w:t>
      </w:r>
    </w:p>
    <w:p w14:paraId="69B25007" w14:textId="77777777" w:rsidR="00177535" w:rsidRDefault="00177535" w:rsidP="00177535">
      <w:pPr>
        <w:pStyle w:val="Bibliographie"/>
      </w:pPr>
      <w:r>
        <w:t>Ollerton, J., 2017. Pollinator Diversity: Distribution, Ecological Function, and Conservation. Annual Review of Ecology, Evolution, and Systematics 48, 353–376. https://doi.org/10.1146/annurev-ecolsys-110316-022919</w:t>
      </w:r>
    </w:p>
    <w:p w14:paraId="78B5104E" w14:textId="77777777" w:rsidR="00177535" w:rsidRDefault="00177535" w:rsidP="00177535">
      <w:pPr>
        <w:pStyle w:val="Bibliographie"/>
      </w:pPr>
      <w:r>
        <w:t>Ollerton, J., Winfree, R., Tarrant, S., 2011. How many flowering plants are pollinated by animals? Oikos 120, 321–326. https://doi.org/10.1111/j.1600-0706.2010.18644.x</w:t>
      </w:r>
    </w:p>
    <w:p w14:paraId="553F7287" w14:textId="77777777" w:rsidR="00177535" w:rsidRDefault="00177535" w:rsidP="00177535">
      <w:pPr>
        <w:pStyle w:val="Bibliographie"/>
      </w:pPr>
      <w:r>
        <w:t xml:space="preserve">Ouin, A., Menozzi, P., Coulon, M., Hamilton, A.J., Sarthou, J.P., Tsafack, N., Vialatte, A., Ponsard, S., 2011. Can deuterium stable isotope values be used to assign the geographic origin of an auxiliary hoverfly in south-western France? Rapid </w:t>
      </w:r>
      <w:r>
        <w:lastRenderedPageBreak/>
        <w:t>Communications in Mass Spectrometry 25, 2793–2798. https://doi.org/10.1002/rcm.5127</w:t>
      </w:r>
    </w:p>
    <w:p w14:paraId="7E1977FC" w14:textId="77777777" w:rsidR="00177535" w:rsidRDefault="00177535" w:rsidP="00177535">
      <w:pPr>
        <w:pStyle w:val="Bibliographie"/>
      </w:pPr>
      <w:r>
        <w:t>Ouin, A., Sarthou, J.-P., Bouyjou, B., Deconchat, M., Lacombe, J.-P., Monteil, C., 2006. The species-area relationship in the hoverfly (Diptera, Syrphidae) communities of forest fragments in southern France. Ecography 29, 183–190. https://doi.org/10.1111/j.2006.0906-7590.04135.x</w:t>
      </w:r>
    </w:p>
    <w:p w14:paraId="321D01AC" w14:textId="77777777" w:rsidR="00177535" w:rsidRDefault="00177535" w:rsidP="00177535">
      <w:pPr>
        <w:pStyle w:val="Bibliographie"/>
      </w:pPr>
      <w:r>
        <w:t>Oyler-McCance, S.J., Fedy, B.C., Landguth, E.L., 2013. Sample design effects in landscape genetics. Conserv Genet 14, 275–285. https://doi.org/10.1007/s10592-012-0415-1</w:t>
      </w:r>
    </w:p>
    <w:p w14:paraId="1DD5F888" w14:textId="77777777" w:rsidR="00177535" w:rsidRDefault="00177535" w:rsidP="00177535">
      <w:pPr>
        <w:pStyle w:val="Bibliographie"/>
      </w:pPr>
      <w:r>
        <w:t>Paradis, E., 2010. pegas : an R package for population genetics with an integrated – modular approach 26, 419–420. https://doi.org/10.1093/bioinformatics/btp696</w:t>
      </w:r>
    </w:p>
    <w:p w14:paraId="34AC331A" w14:textId="77777777" w:rsidR="00177535" w:rsidRDefault="00177535" w:rsidP="00177535">
      <w:pPr>
        <w:pStyle w:val="Bibliographie"/>
      </w:pPr>
      <w:r w:rsidRPr="00177535">
        <w:rPr>
          <w:lang w:val="de-LU"/>
        </w:rPr>
        <w:t xml:space="preserve">Pekas, A., De Craecker, I., Boonen, S., Wäckers, F.L., Moerkens, R., 2020. </w:t>
      </w:r>
      <w:r>
        <w:t>One stone; two birds: concurrent pest control and pollination services provided by aphidophagous hoverflies. Biological Control 149, 104328. https://doi.org/10.1016/j.biocontrol.2020.104328</w:t>
      </w:r>
    </w:p>
    <w:p w14:paraId="4D31410A" w14:textId="77777777" w:rsidR="00177535" w:rsidRPr="00177535" w:rsidRDefault="00177535" w:rsidP="00177535">
      <w:pPr>
        <w:pStyle w:val="Bibliographie"/>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177535">
        <w:rPr>
          <w:lang w:val="de-LU"/>
        </w:rPr>
        <w:t>Pensoft Publishers, Sofia, Bulgaria.</w:t>
      </w:r>
    </w:p>
    <w:p w14:paraId="7598F93E" w14:textId="77777777" w:rsidR="00177535" w:rsidRDefault="00177535" w:rsidP="00177535">
      <w:pPr>
        <w:pStyle w:val="Bibliographie"/>
      </w:pPr>
      <w:r w:rsidRPr="00177535">
        <w:rPr>
          <w:lang w:val="de-LU"/>
        </w:rPr>
        <w:t xml:space="preserve">Potts, S.G., Biesmeijer, J.C., Kremen, C., Neumann, P., Schweiger, O., Kunin, W.E., 2010. </w:t>
      </w:r>
      <w:r>
        <w:t>Global pollinator declines: trends, impacts and drivers. Trends in Ecology &amp; Evolution 25, 345–353. https://doi.org/10.1016/j.tree.2010.01.007</w:t>
      </w:r>
    </w:p>
    <w:p w14:paraId="089EACD9" w14:textId="77777777" w:rsidR="00177535" w:rsidRDefault="00177535" w:rsidP="00177535">
      <w:pPr>
        <w:pStyle w:val="Bibliographie"/>
      </w:pPr>
      <w:r>
        <w:t>Pritchard, J.K., Stephens, M., Donnelly, P., 2000. Inference of Population Structure Using Multilocus Genotype Data.</w:t>
      </w:r>
    </w:p>
    <w:p w14:paraId="4A59B4E8" w14:textId="77777777" w:rsidR="00177535" w:rsidRDefault="00177535" w:rsidP="00177535">
      <w:pPr>
        <w:pStyle w:val="Bibliographie"/>
      </w:pPr>
      <w:r>
        <w:t>QGIS Development Team, 2022. QGIS Geographic Information System. Open Source Geospatial Foundation Project.</w:t>
      </w:r>
    </w:p>
    <w:p w14:paraId="6E7E0B55" w14:textId="77777777" w:rsidR="00177535" w:rsidRDefault="00177535" w:rsidP="00177535">
      <w:pPr>
        <w:pStyle w:val="Bibliographie"/>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eedings of the National Academy of Sciences 113, 146–151. https://doi.org/10.1073/pnas.1517092112</w:t>
      </w:r>
    </w:p>
    <w:p w14:paraId="7485C106" w14:textId="77777777" w:rsidR="00177535" w:rsidRPr="00177535" w:rsidRDefault="00177535" w:rsidP="00177535">
      <w:pPr>
        <w:pStyle w:val="Bibliographie"/>
        <w:rPr>
          <w:lang w:val="de-LU"/>
        </w:rPr>
      </w:pPr>
      <w:r>
        <w:t xml:space="preserve">Rands, S.A., 2014. Landscape fragmentation and pollinator movement within agricultural environments: a modelling framework for exploring foraging and movement ecology. </w:t>
      </w:r>
      <w:r w:rsidRPr="00177535">
        <w:rPr>
          <w:lang w:val="de-LU"/>
        </w:rPr>
        <w:t>PeerJ 2, e269. https://doi.org/10.7717/peerj.269</w:t>
      </w:r>
    </w:p>
    <w:p w14:paraId="4A4AFAD7" w14:textId="77777777" w:rsidR="00177535" w:rsidRDefault="00177535" w:rsidP="00177535">
      <w:pPr>
        <w:pStyle w:val="Bibliographie"/>
      </w:pPr>
      <w:r w:rsidRPr="00177535">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ecular Ecology 22, 5329–5339. https://doi.org/10.1111/mec.12483</w:t>
      </w:r>
    </w:p>
    <w:p w14:paraId="3985E718" w14:textId="77777777" w:rsidR="00177535" w:rsidRDefault="00177535" w:rsidP="00177535">
      <w:pPr>
        <w:pStyle w:val="Bibliographie"/>
      </w:pPr>
      <w:r>
        <w:t xml:space="preserve">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w:t>
      </w:r>
      <w:r>
        <w:lastRenderedPageBreak/>
        <w:t>production in the USA is frequently limited by a lack of pollinators. Proceedings of the Royal Society B: Biological Sciences 287, 20200922. https://doi.org/10.1098/rspb.2020.0922</w:t>
      </w:r>
    </w:p>
    <w:p w14:paraId="60FF4727" w14:textId="77777777" w:rsidR="00177535" w:rsidRDefault="00177535" w:rsidP="00177535">
      <w:pPr>
        <w:pStyle w:val="Bibliographie"/>
      </w:pPr>
      <w:r>
        <w:t>Roser, L.G., Ferreyra, L.I., Saidman, B.O., Vilardi, J.C., 2017. EcoGenetics: An R package for the management and exploratory analysis of spatial data in landscape genetics. Molecular Ecology Resources 17, e241–e250. https://doi.org/10.1111/1755-0998.12697</w:t>
      </w:r>
    </w:p>
    <w:p w14:paraId="3C598F4A" w14:textId="77777777" w:rsidR="00177535" w:rsidRDefault="00177535" w:rsidP="00177535">
      <w:pPr>
        <w:pStyle w:val="Bibliographie"/>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52DAE7D8" w14:textId="77777777" w:rsidR="00177535" w:rsidRDefault="00177535" w:rsidP="00177535">
      <w:pPr>
        <w:pStyle w:val="Bibliographie"/>
      </w:pPr>
      <w:r>
        <w:t>Rotheray, G.E., 1993. Colour Guide to Hoverfly Larvae (Diptera: Syrphidae). Dipterists Digest 9.</w:t>
      </w:r>
    </w:p>
    <w:p w14:paraId="32FD1AC4" w14:textId="77777777" w:rsidR="00177535" w:rsidRDefault="00177535" w:rsidP="00177535">
      <w:pPr>
        <w:pStyle w:val="Bibliographie"/>
      </w:pPr>
      <w:r>
        <w:t>Sánchez-Bayo, F., Wyckhuys, K.A.G., 2021. Further evidence for a global decline of the entomofauna. Austral Entomology 60, 9–26. https://doi.org/10.1111/aen.12509</w:t>
      </w:r>
    </w:p>
    <w:p w14:paraId="32F8AE1E" w14:textId="77777777" w:rsidR="00177535" w:rsidRDefault="00177535" w:rsidP="00177535">
      <w:pPr>
        <w:pStyle w:val="Bibliographie"/>
      </w:pPr>
      <w:r>
        <w:t>Sánchez-Bayo, F., Wyckhuys, K.A.G., 2019. Worldwide decline of the entomofauna: A review of its drivers. Biological Conservation 232, 8–27. https://doi.org/10.1016/j.biocon.2019.01.020</w:t>
      </w:r>
    </w:p>
    <w:p w14:paraId="093C715F" w14:textId="77777777" w:rsidR="00177535" w:rsidRDefault="00177535" w:rsidP="00177535">
      <w:pPr>
        <w:pStyle w:val="Bibliographie"/>
      </w:pPr>
      <w:r>
        <w:t>Schauer, B., Bong, J., Popp, C., Obermaier, E., Feldhaar, H., 2018. Dispersal limitation of saproxylic insects in a managed forest? A population genetics approach. Basic and Applied Ecology 32, 26–38. https://doi.org/10.1016/j.baae.2018.01.005</w:t>
      </w:r>
    </w:p>
    <w:p w14:paraId="6ED5ED06" w14:textId="77777777" w:rsidR="00177535" w:rsidRDefault="00177535" w:rsidP="00177535">
      <w:pPr>
        <w:pStyle w:val="Bibliographie"/>
      </w:pPr>
      <w:r>
        <w:t>Schwartz, M.K., McKelvey, K.S., 2009. Why sampling scheme matters: the effect of sampling scheme on landscape genetic results. Conserv Genet 10, 441–452. https://doi.org/10.1007/s10592-008-9622-1</w:t>
      </w:r>
    </w:p>
    <w:p w14:paraId="1FF30321" w14:textId="77777777" w:rsidR="00177535" w:rsidRDefault="00177535" w:rsidP="00177535">
      <w:pPr>
        <w:pStyle w:val="Bibliographie"/>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48CBDDE2" w14:textId="77777777" w:rsidR="00177535" w:rsidRDefault="00177535" w:rsidP="00177535">
      <w:pPr>
        <w:pStyle w:val="Bibliographie"/>
      </w:pPr>
      <w:r>
        <w:t>Senapathi, D., Carvalheiro, L.G., Biesmeijer, J.C., Dodson, C.-A., Evans, R.L., McKerchar, M., Morton, R.D., Moss, E.D., Roberts, S.P.M., Kunin, W.E., Potts, S.G., 2015. The impact of over 80 years of land cover changes on bee and wasp pollinator communities in England. Proceedings of the Royal Society B: Biological Sciences 282, 20150294. https://doi.org/10.1098/rspb.2015.0294</w:t>
      </w:r>
    </w:p>
    <w:p w14:paraId="500BF939" w14:textId="77777777" w:rsidR="00177535" w:rsidRDefault="00177535" w:rsidP="00177535">
      <w:pPr>
        <w:pStyle w:val="Bibliographie"/>
      </w:pPr>
      <w:r>
        <w:t>Simmons, B.I., Balmford, A., Bladon, A.J., Christie, A.P., De Palma, A., Dicks, L.V., Gallego-Zamorano, J., Johnston, A., Martin, P.A., Purvis, A., Rocha, R., Wauchope, H.S., Wordley, C.F.R., Worthington, T.A., Finch, T., 2019. Worldwide insect declines: An important message, but interpret with caution. Ecology and Evolution 9, 3678–3680. https://doi.org/10.1002/ece3.5153</w:t>
      </w:r>
    </w:p>
    <w:p w14:paraId="7664DC8A" w14:textId="77777777" w:rsidR="00177535" w:rsidRDefault="00177535" w:rsidP="00177535">
      <w:pPr>
        <w:pStyle w:val="Bibliographie"/>
      </w:pPr>
      <w:r>
        <w:t>Speight, M.C.D., 2017. Species account of European Syrphidae, Syrph the Net, the database of European Syrphidae (Diptera). Syrph the Net publications, Dublin, Ireland.</w:t>
      </w:r>
    </w:p>
    <w:p w14:paraId="166D9C5C" w14:textId="77777777" w:rsidR="00177535" w:rsidRPr="00177535" w:rsidRDefault="00177535" w:rsidP="00177535">
      <w:pPr>
        <w:pStyle w:val="Bibliographie"/>
        <w:rPr>
          <w:lang w:val="de-LU"/>
        </w:rPr>
      </w:pPr>
      <w:r>
        <w:t xml:space="preserve">Ssymank, A., Kearns, C.A., Pape, T., Thompson, F.C., 2008. Pollinating Flies (Diptera): A major contribution to plant diversity and agricultural production. </w:t>
      </w:r>
      <w:r w:rsidRPr="00177535">
        <w:rPr>
          <w:lang w:val="de-LU"/>
        </w:rPr>
        <w:t>Biodiversity 9, 86–89. https://doi.org/10.1080/14888386.2008.9712892</w:t>
      </w:r>
    </w:p>
    <w:p w14:paraId="06144393" w14:textId="77777777" w:rsidR="00177535" w:rsidRPr="00177535" w:rsidRDefault="00177535" w:rsidP="00177535">
      <w:pPr>
        <w:pStyle w:val="Bibliographie"/>
        <w:rPr>
          <w:lang w:val="de-LU"/>
        </w:rPr>
      </w:pPr>
      <w:r w:rsidRPr="00177535">
        <w:rPr>
          <w:lang w:val="de-LU"/>
        </w:rPr>
        <w:t>Stadt Köln, 2022. Insektenschutz [WWW Document]. URL https://www.stadt-koeln.de/leben-in-koeln/klima-umwelt-tiere/insektenschutz (accessed 9.16.22).</w:t>
      </w:r>
    </w:p>
    <w:p w14:paraId="52712330" w14:textId="77777777" w:rsidR="00177535" w:rsidRDefault="00177535" w:rsidP="00177535">
      <w:pPr>
        <w:pStyle w:val="Bibliographie"/>
      </w:pPr>
      <w:r w:rsidRPr="00177535">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595FB889" w14:textId="77777777" w:rsidR="00177535" w:rsidRDefault="00177535" w:rsidP="00177535">
      <w:pPr>
        <w:pStyle w:val="Bibliographie"/>
      </w:pPr>
      <w:r>
        <w:lastRenderedPageBreak/>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48374047" w14:textId="77777777" w:rsidR="00177535" w:rsidRDefault="00177535" w:rsidP="00177535">
      <w:pPr>
        <w:pStyle w:val="Bibliographie"/>
      </w:pPr>
      <w:r>
        <w:t>Svenningsen, C.S., Frøslev, T.G., Bladt, J., Pedersen, L.B., Larsen, J.C., Ejrnæs, R., Fløjgaard, C., Hansen, A.J., Heilmann-Clausen, J., Dunn, R.R., Tøttrup, A.P., 2021. Detecting flying insects using car nets and DNA metabarcoding. Biology Letters 17, 20200833. https://doi.org/10.1098/rsbl.2020.0833</w:t>
      </w:r>
    </w:p>
    <w:p w14:paraId="0AA9BBD6" w14:textId="77777777" w:rsidR="00177535" w:rsidRDefault="00177535" w:rsidP="00177535">
      <w:pPr>
        <w:pStyle w:val="Bibliographie"/>
      </w:pPr>
      <w:r w:rsidRPr="00177535">
        <w:rPr>
          <w:lang w:val="de-LU"/>
        </w:rPr>
        <w:t xml:space="preserve">Taylor, P.D., Fahrig, L., Henein, K., Merriam, G., 1993. </w:t>
      </w:r>
      <w:r>
        <w:t>Connectivity Is a Vital Element of Landscape Structure. Oikos 68, 571. https://doi.org/10.2307/3544927</w:t>
      </w:r>
    </w:p>
    <w:p w14:paraId="2C97C4A1" w14:textId="77777777" w:rsidR="00177535" w:rsidRDefault="00177535" w:rsidP="00177535">
      <w:pPr>
        <w:pStyle w:val="Bibliographie"/>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555F1DB1" w14:textId="77777777" w:rsidR="00177535" w:rsidRDefault="00177535" w:rsidP="00177535">
      <w:pPr>
        <w:pStyle w:val="Bibliographie"/>
      </w:pPr>
      <w:r>
        <w:t>Thompson, F.C., 2008. A conspectus of New Zealand flower flies (Diptera: Syrphidae) with the description of a new genus and species. Zootaxa 1716, 1. https://doi.org/10.11646/zootaxa.1716.1.1</w:t>
      </w:r>
    </w:p>
    <w:p w14:paraId="3D02FAE6" w14:textId="77777777" w:rsidR="00177535" w:rsidRDefault="00177535" w:rsidP="00177535">
      <w:pPr>
        <w:pStyle w:val="Bibliographie"/>
      </w:pPr>
      <w:r>
        <w:t>Vanbergen, A.J., 1, 2, 3, 4, 2013. Threats to an ecosystem service: pressures on pollinators. Frontiers in Ecology and the Environment 11, 251–259. https://doi.org/10.1890/120126</w:t>
      </w:r>
    </w:p>
    <w:p w14:paraId="36601D1A" w14:textId="77777777" w:rsidR="00177535" w:rsidRDefault="00177535" w:rsidP="00177535">
      <w:pPr>
        <w:pStyle w:val="Bibliographie"/>
      </w:pPr>
      <w:r>
        <w:t>Vekemans, X., Hardy, O.J., 2004. New insights from fine-scale spatial genetic structure analyses in plant populations. Molecular Ecology 13, 921–935. https://doi.org/10.1046/j.1365-294X.2004.02076.x</w:t>
      </w:r>
    </w:p>
    <w:p w14:paraId="2049363B" w14:textId="77777777" w:rsidR="00177535" w:rsidRDefault="00177535" w:rsidP="00177535">
      <w:pPr>
        <w:pStyle w:val="Bibliographie"/>
      </w:pPr>
      <w:r>
        <w:t>Wang, J., 2017. The computer program structure for assigning individuals to populations: easy to use but easier to misuse. Molecular Ecology Resources 17, 981–990.</w:t>
      </w:r>
    </w:p>
    <w:p w14:paraId="33B2295C" w14:textId="77777777" w:rsidR="00177535" w:rsidRDefault="00177535" w:rsidP="00177535">
      <w:pPr>
        <w:pStyle w:val="Bibliographie"/>
      </w:pPr>
      <w:r>
        <w:t>Wardhaugh, C.W., 2015. How many species of arthropods visit flowers? Arthropod-Plant Interactions 9, 547–565. https://doi.org/10.1007/s11829-015-9398-4</w:t>
      </w:r>
    </w:p>
    <w:p w14:paraId="54E9838A" w14:textId="77777777" w:rsidR="00177535" w:rsidRDefault="00177535" w:rsidP="00177535">
      <w:pPr>
        <w:pStyle w:val="Bibliographie"/>
      </w:pPr>
      <w:r>
        <w:t>Wellington, W.G., Fitzpatrick, S.M., 1981. Territoriality in the drone fly, Eristalis tenax (Diptera: Syrphidae). The Canadian Entomologist 113, 695–704. https://doi.org/10.4039/Ent113695-8</w:t>
      </w:r>
    </w:p>
    <w:p w14:paraId="1D682C29" w14:textId="77777777" w:rsidR="00177535" w:rsidRDefault="00177535" w:rsidP="00177535">
      <w:pPr>
        <w:pStyle w:val="Bibliographie"/>
      </w:pPr>
      <w:r>
        <w:t>Winfree, R., Bartomeus, I., Cariveau, D.P., 2011. Native Pollinators in Anthropogenic Habitats. Annual Review of Ecology, Evolution, and Systematics 42, 1–22. https://doi.org/10.1146/annurev-ecolsys-102710-145042</w:t>
      </w:r>
    </w:p>
    <w:p w14:paraId="4072F15E" w14:textId="77777777" w:rsidR="00177535" w:rsidRDefault="00177535" w:rsidP="00177535">
      <w:pPr>
        <w:pStyle w:val="Bibliographie"/>
      </w:pPr>
      <w:r>
        <w:t>Wotton, K.R., Gao, B., Menz, M.H.M., Morris, R.K.A., Ball, S.G., Lim, K.S., Reynolds, D.R., Hu, G., Chapman, J.W., 2019. Mass Seasonal Migrations of Hoverflies Provide Extensive Pollination and Crop Protection Services. Current Biology 29, 2167-2173.e5. https://doi.org/10.1016/j.cub.2019.05.036</w:t>
      </w:r>
    </w:p>
    <w:p w14:paraId="14A28023" w14:textId="77777777" w:rsidR="00177535" w:rsidRDefault="00177535" w:rsidP="00177535">
      <w:pPr>
        <w:pStyle w:val="Bibliographie"/>
      </w:pPr>
      <w:r>
        <w:t>Wratten, S.D., Bowie, M.H., Hickman, J.M., Evans, A.M., Sedcole, J.R., Tylianakis, J.M., 2003. Field boundaries as barriers to movement of hover flies (Diptera: Syrphidae) in cultivated land. Oecologia 134, 605–611. https://doi.org/10.1007/s00442-002-1128-9</w:t>
      </w:r>
    </w:p>
    <w:p w14:paraId="0F11268B" w14:textId="0F5FDFEC" w:rsidR="009A6F39" w:rsidRDefault="00F622C3" w:rsidP="009A6F39">
      <w:pPr>
        <w:pStyle w:val="Bibliographie"/>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Pcr Products of </w:t>
      </w:r>
      <w:r w:rsidR="005C3158" w:rsidRPr="0094407B">
        <w:rPr>
          <w:rFonts w:eastAsia="Times New Roman" w:cs="Times New Roman"/>
          <w:bCs/>
          <w:i/>
          <w:color w:val="000000"/>
          <w:szCs w:val="20"/>
          <w:lang w:val="en-GB" w:eastAsia="de-D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Biosystems). Allele sizes were determined using GENEMAPPER version 4.0 (Applied Biosystems).</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plex</w:t>
            </w: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lastRenderedPageBreak/>
              <w:t>M.plex</w:t>
            </w:r>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Benjamini-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0A614178"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Benjamini-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2995E786"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Benjamini-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46C9BEE3"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w:t>
      </w:r>
      <w:r w:rsidR="00AB2698">
        <w:rPr>
          <w:rFonts w:eastAsia="Times New Roman" w:cs="Times New Roman"/>
          <w:bCs/>
          <w:i/>
          <w:color w:val="000000"/>
          <w:szCs w:val="20"/>
          <w:lang w:val="de-LU" w:eastAsia="de-DE"/>
        </w:rPr>
        <w:t>yathropa</w:t>
      </w:r>
      <w:r w:rsidRPr="003013E8">
        <w:rPr>
          <w:rFonts w:eastAsia="Times New Roman" w:cs="Times New Roman"/>
          <w:bCs/>
          <w:i/>
          <w:color w:val="000000"/>
          <w:szCs w:val="20"/>
          <w:lang w:val="de-LU" w:eastAsia="de-DE"/>
        </w:rPr>
        <w:t>.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Benjamini-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5F4B6B18" w:rsidR="005F5E49" w:rsidRPr="00AB2698" w:rsidRDefault="005F5E49" w:rsidP="005F5E49">
      <w:pPr>
        <w:spacing w:after="0"/>
        <w:rPr>
          <w:rFonts w:eastAsia="Times New Roman" w:cs="Times New Roman"/>
          <w:bCs/>
          <w:color w:val="000000"/>
          <w:szCs w:val="20"/>
          <w:lang w:eastAsia="de-DE"/>
        </w:rPr>
      </w:pPr>
      <w:r w:rsidRPr="00AB2698">
        <w:rPr>
          <w:rFonts w:eastAsia="Times New Roman" w:cs="Times New Roman"/>
          <w:bCs/>
          <w:color w:val="000000"/>
          <w:szCs w:val="20"/>
          <w:lang w:eastAsia="de-DE"/>
        </w:rPr>
        <w:t xml:space="preserve">D) </w:t>
      </w:r>
      <w:r w:rsidRPr="00AB2698">
        <w:rPr>
          <w:rFonts w:eastAsia="Times New Roman" w:cs="Times New Roman"/>
          <w:bCs/>
          <w:i/>
          <w:color w:val="000000"/>
          <w:szCs w:val="20"/>
          <w:lang w:eastAsia="de-DE"/>
        </w:rPr>
        <w:t>M</w:t>
      </w:r>
      <w:r w:rsidR="00AB2698" w:rsidRPr="00AB2698">
        <w:rPr>
          <w:rFonts w:eastAsia="Times New Roman" w:cs="Times New Roman"/>
          <w:bCs/>
          <w:i/>
          <w:color w:val="000000"/>
          <w:szCs w:val="20"/>
          <w:lang w:eastAsia="de-DE"/>
        </w:rPr>
        <w:t>yathropa</w:t>
      </w:r>
      <w:r w:rsidRPr="00AB2698">
        <w:rPr>
          <w:rFonts w:eastAsia="Times New Roman" w:cs="Times New Roman"/>
          <w:bCs/>
          <w:i/>
          <w:color w:val="000000"/>
          <w:szCs w:val="20"/>
          <w:lang w:eastAsia="de-DE"/>
        </w:rPr>
        <w:t xml:space="preserve"> florea</w:t>
      </w:r>
      <w:r w:rsidRPr="00AB2698">
        <w:rPr>
          <w:rFonts w:eastAsia="Times New Roman" w:cs="Times New Roman"/>
          <w:bCs/>
          <w:color w:val="000000"/>
          <w:szCs w:val="20"/>
          <w:lang w:eastAsia="de-DE"/>
        </w:rPr>
        <w:t xml:space="preserve"> in Cologne</w:t>
      </w:r>
    </w:p>
    <w:p w14:paraId="6B304C84" w14:textId="77777777" w:rsidR="00695C09" w:rsidRPr="00AB2698" w:rsidRDefault="00695C09" w:rsidP="00695C09">
      <w:pPr>
        <w:spacing w:after="0"/>
        <w:rPr>
          <w:rFonts w:eastAsia="Times New Roman" w:cs="Times New Roman"/>
          <w:bCs/>
          <w:color w:val="000000"/>
          <w:szCs w:val="20"/>
          <w:lang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93244C" w:rsidRDefault="0093244C"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93244C" w:rsidRDefault="0093244C"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93244C" w:rsidRPr="00F3668F" w:rsidRDefault="0093244C"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93244C" w:rsidRPr="00F3668F" w:rsidRDefault="0093244C" w:rsidP="00636BB1">
                      <w:pPr>
                        <w:rPr>
                          <w:sz w:val="20"/>
                        </w:rPr>
                      </w:pPr>
                      <w:r>
                        <w:rPr>
                          <w:sz w:val="20"/>
                        </w:rPr>
                        <w:t>Number of PCA axes retained</w:t>
                      </w:r>
                    </w:p>
                  </w:txbxContent>
                </v:textbox>
              </v:shape>
            </w:pict>
          </mc:Fallback>
        </mc:AlternateContent>
      </w:r>
      <w:r>
        <w:rPr>
          <w:noProof/>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93244C" w:rsidRPr="00F3668F" w:rsidRDefault="0093244C"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93244C" w:rsidRPr="00F3668F" w:rsidRDefault="0093244C" w:rsidP="00636BB1">
                      <w:pPr>
                        <w:rPr>
                          <w:sz w:val="20"/>
                        </w:rPr>
                      </w:pPr>
                      <w:r>
                        <w:rPr>
                          <w:sz w:val="20"/>
                        </w:rPr>
                        <w:t>Proportion of successful outcome prediction</w:t>
                      </w:r>
                    </w:p>
                  </w:txbxContent>
                </v:textbox>
              </v:shape>
            </w:pict>
          </mc:Fallback>
        </mc:AlternateContent>
      </w:r>
      <w:r w:rsidRPr="002034C6">
        <w:rPr>
          <w:noProof/>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eur" w:initials="A">
    <w:p w14:paraId="21B6ADBD" w14:textId="77777777" w:rsidR="0093244C" w:rsidRDefault="0093244C">
      <w:pPr>
        <w:pStyle w:val="Commentaire"/>
      </w:pPr>
      <w:r>
        <w:rPr>
          <w:rStyle w:val="Marquedecommentaire"/>
        </w:rPr>
        <w:annotationRef/>
      </w:r>
      <w:r>
        <w:t>@Stéphanie</w:t>
      </w:r>
    </w:p>
    <w:p w14:paraId="72DBAF11" w14:textId="21ED47C8" w:rsidR="0093244C" w:rsidRDefault="0093244C">
      <w:pPr>
        <w:pStyle w:val="Commentaire"/>
      </w:pPr>
      <w:r>
        <w:t>@Amanda</w:t>
      </w:r>
      <w:r>
        <w:br/>
        <w:t>@Alain</w:t>
      </w:r>
      <w:r>
        <w:br/>
      </w:r>
    </w:p>
    <w:p w14:paraId="34BA1F00" w14:textId="77777777" w:rsidR="0093244C" w:rsidRDefault="0093244C">
      <w:pPr>
        <w:pStyle w:val="Commentaire"/>
      </w:pPr>
    </w:p>
    <w:p w14:paraId="21B5C43A" w14:textId="73B2FDA9" w:rsidR="0093244C" w:rsidRDefault="0093244C">
      <w:pPr>
        <w:pStyle w:val="Commentaire"/>
      </w:pPr>
      <w:r>
        <w:t>Check with Amanda/Stéphanie if this methodology is correct</w:t>
      </w:r>
    </w:p>
  </w:comment>
  <w:comment w:id="2" w:author="Auteur" w:initials="A">
    <w:p w14:paraId="53DDAA30" w14:textId="16D22710" w:rsidR="0093244C" w:rsidRDefault="0093244C">
      <w:pPr>
        <w:pStyle w:val="Commentaire"/>
      </w:pPr>
      <w:r>
        <w:rPr>
          <w:rStyle w:val="Marquedecommentaire"/>
        </w:rPr>
        <w:annotationRef/>
      </w:r>
      <w:r>
        <w:t>@Stéphanie</w:t>
      </w:r>
      <w:r>
        <w:br/>
        <w:t>@Alain</w:t>
      </w:r>
      <w:r>
        <w:br/>
      </w:r>
      <w:r>
        <w:br/>
        <w:t>Wrong values? Stéphanie gave me one set and Alain another. Which one is right?</w:t>
      </w:r>
      <w:r>
        <w:br/>
      </w:r>
    </w:p>
  </w:comment>
  <w:comment w:id="3" w:author="Auteur" w:initials="A">
    <w:p w14:paraId="5B70EDB4" w14:textId="77777777" w:rsidR="0093244C" w:rsidRDefault="0093244C">
      <w:pPr>
        <w:pStyle w:val="Commentaire"/>
      </w:pPr>
      <w:r>
        <w:rPr>
          <w:rStyle w:val="Marquedecommentaire"/>
        </w:rPr>
        <w:annotationRef/>
      </w:r>
      <w:r>
        <w:t>@Stéphanie</w:t>
      </w:r>
    </w:p>
    <w:p w14:paraId="7FE182E5" w14:textId="0C631623" w:rsidR="0093244C" w:rsidRDefault="0093244C">
      <w:pPr>
        <w:pStyle w:val="Commentaire"/>
      </w:pPr>
      <w:r>
        <w:t>@Amanda</w:t>
      </w:r>
      <w:r>
        <w:br/>
        <w:t>@Alain</w:t>
      </w:r>
    </w:p>
    <w:p w14:paraId="158A2158" w14:textId="77777777" w:rsidR="0093244C" w:rsidRDefault="0093244C">
      <w:pPr>
        <w:pStyle w:val="Commentaire"/>
      </w:pPr>
    </w:p>
    <w:p w14:paraId="47D611C0" w14:textId="730EB030" w:rsidR="0093244C" w:rsidRDefault="0093244C">
      <w:pPr>
        <w:pStyle w:val="Commentaire"/>
      </w:pPr>
      <w:r>
        <w:t xml:space="preserve">What about controls? Were negative controls included on all plates etc? </w:t>
      </w:r>
    </w:p>
  </w:comment>
  <w:comment w:id="4" w:author="Auteur" w:initials="A">
    <w:p w14:paraId="456D4A6E" w14:textId="203C2AB2" w:rsidR="0093244C" w:rsidRDefault="0093244C">
      <w:pPr>
        <w:pStyle w:val="Commentaire"/>
      </w:pPr>
      <w:r>
        <w:rPr>
          <w:rStyle w:val="Marquedecommentaire"/>
        </w:rPr>
        <w:annotationRef/>
      </w:r>
      <w:r>
        <w:t>Include results of these, e.g. as a table for Luxembourg/Cologne and urban/non-urban</w:t>
      </w:r>
    </w:p>
  </w:comment>
  <w:comment w:id="5" w:author="Auteur" w:initials="A">
    <w:p w14:paraId="3AABE10C" w14:textId="672016DC" w:rsidR="0093244C" w:rsidRDefault="0093244C">
      <w:pPr>
        <w:pStyle w:val="Commentaire"/>
      </w:pPr>
      <w:r>
        <w:rPr>
          <w:rStyle w:val="Marquedecommentaire"/>
        </w:rPr>
        <w:annotationRef/>
      </w:r>
      <w:r>
        <w:t>This is never mentioned again, were there interesting results, delete or report results</w:t>
      </w:r>
    </w:p>
  </w:comment>
  <w:comment w:id="6" w:author="Auteur" w:initials="A">
    <w:p w14:paraId="7A21E899" w14:textId="1579CC88" w:rsidR="004A737C" w:rsidRDefault="004A737C">
      <w:pPr>
        <w:pStyle w:val="Commentaire"/>
      </w:pPr>
      <w:r>
        <w:rPr>
          <w:rStyle w:val="Marquedecommentaire"/>
        </w:rPr>
        <w:annotationRef/>
      </w:r>
      <w:r>
        <w:t>Check</w:t>
      </w:r>
    </w:p>
    <w:p w14:paraId="13B41B4F" w14:textId="77777777" w:rsidR="004A737C" w:rsidRDefault="004A737C">
      <w:pPr>
        <w:pStyle w:val="Commentaire"/>
      </w:pPr>
      <w:bookmarkStart w:id="7" w:name="_GoBack"/>
      <w:bookmarkEnd w:id="7"/>
    </w:p>
  </w:comment>
  <w:comment w:id="8" w:author="Auteur" w:initials="A">
    <w:p w14:paraId="0BC53950" w14:textId="09ADF27B" w:rsidR="0093244C" w:rsidRDefault="0093244C">
      <w:pPr>
        <w:pStyle w:val="Commentaire"/>
      </w:pPr>
      <w:r>
        <w:rPr>
          <w:rStyle w:val="Marquedecommentaire"/>
        </w:rPr>
        <w:annotationRef/>
      </w:r>
      <w:r>
        <w:t>Add allelic richness results, FST, compare urban/non-urban genetic diversity etc see your methods</w:t>
      </w:r>
    </w:p>
  </w:comment>
  <w:comment w:id="9" w:author="Auteur" w:initials="A">
    <w:p w14:paraId="1128EDAA" w14:textId="77777777" w:rsidR="0093244C" w:rsidRDefault="0093244C" w:rsidP="00BA40E3">
      <w:pPr>
        <w:pStyle w:val="Commentaire"/>
      </w:pPr>
      <w:r>
        <w:rPr>
          <w:rStyle w:val="Marquedecommentaire"/>
        </w:rPr>
        <w:annotationRef/>
      </w:r>
      <w:r>
        <w:t>When submitting for publication you need to generate plots with integrated axes labels and large label font sizes. What do left and right panels refer to?</w:t>
      </w:r>
    </w:p>
  </w:comment>
  <w:comment w:id="10" w:author="Auteur" w:initials="A">
    <w:p w14:paraId="69CBC694" w14:textId="7148D714" w:rsidR="0093244C" w:rsidRDefault="0093244C">
      <w:pPr>
        <w:pStyle w:val="Commentaire"/>
      </w:pPr>
      <w:r>
        <w:rPr>
          <w:rStyle w:val="Marquedecommentair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panmixia, the landscape can still affect gene flow, but likely current levels of gene flow compensate for genetic drift so we don’t observe the differentiation, but there can still be an effect at a scale we didn’t measure. </w:t>
      </w:r>
    </w:p>
  </w:comment>
  <w:comment w:id="11" w:author="Auteur" w:initials="A">
    <w:p w14:paraId="2EE6BE1F" w14:textId="7EFD92B4" w:rsidR="0093244C" w:rsidRDefault="0093244C">
      <w:pPr>
        <w:pStyle w:val="Commentaire"/>
      </w:pPr>
      <w:r>
        <w:rPr>
          <w:rStyle w:val="Marquedecommentaire"/>
        </w:rPr>
        <w:annotationRef/>
      </w:r>
      <w:r>
        <w:t xml:space="preserve">Failure to reject panmixia is not necessarily evidence for a single panmictic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12" w:author="Auteur" w:initials="A">
    <w:p w14:paraId="6B789816" w14:textId="323566DA" w:rsidR="0093244C" w:rsidRDefault="0093244C">
      <w:pPr>
        <w:pStyle w:val="Commentaire"/>
      </w:pPr>
      <w:r>
        <w:rPr>
          <w:rStyle w:val="Marquedecommentaire"/>
        </w:rPr>
        <w:annotationRef/>
      </w:r>
      <w:r>
        <w:t>How did urban/rural genetic diversity compare in our dataset?</w:t>
      </w:r>
    </w:p>
  </w:comment>
  <w:comment w:id="13" w:author="Auteur" w:initials="A">
    <w:p w14:paraId="36E35617" w14:textId="7639A2F9" w:rsidR="0093244C" w:rsidRDefault="0093244C">
      <w:pPr>
        <w:pStyle w:val="Commentaire"/>
      </w:pPr>
      <w:r>
        <w:rPr>
          <w:rStyle w:val="Marquedecommentaire"/>
        </w:rPr>
        <w:annotationRef/>
      </w:r>
      <w:r>
        <w:t>Gene flow might still be lower, but still high enough to offset effect of genetic drift</w:t>
      </w:r>
    </w:p>
  </w:comment>
  <w:comment w:id="14" w:author="Auteur" w:initials="A">
    <w:p w14:paraId="64C58683" w14:textId="3D72CA5D" w:rsidR="0093244C" w:rsidRDefault="0093244C">
      <w:pPr>
        <w:pStyle w:val="Commentaire"/>
      </w:pPr>
      <w:r>
        <w:rPr>
          <w:rStyle w:val="Marquedecommentaire"/>
        </w:rPr>
        <w:annotationRef/>
      </w:r>
      <w:r>
        <w:t>But did urban areas have lower genetic diversity?</w:t>
      </w:r>
    </w:p>
  </w:comment>
  <w:comment w:id="15" w:author="Auteur" w:initials="A">
    <w:p w14:paraId="571064D3" w14:textId="740F7376" w:rsidR="0093244C" w:rsidRDefault="0093244C">
      <w:pPr>
        <w:pStyle w:val="Commentaire"/>
      </w:pPr>
      <w:r>
        <w:rPr>
          <w:rStyle w:val="Marquedecommentaire"/>
        </w:rPr>
        <w:annotationRef/>
      </w:r>
      <w:r>
        <w:t>Speculative. I would test if there was indeed lower genetic diversity in cities before making such statemen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B5C43A" w15:done="0"/>
  <w15:commentEx w15:paraId="53DDAA30" w15:done="0"/>
  <w15:commentEx w15:paraId="47D611C0" w15:done="0"/>
  <w15:commentEx w15:paraId="456D4A6E" w15:done="0"/>
  <w15:commentEx w15:paraId="3AABE10C" w15:done="0"/>
  <w15:commentEx w15:paraId="13B41B4F" w15:done="0"/>
  <w15:commentEx w15:paraId="0BC53950" w15:done="0"/>
  <w15:commentEx w15:paraId="1128EDAA" w15:done="0"/>
  <w15:commentEx w15:paraId="69CBC694" w15:done="0"/>
  <w15:commentEx w15:paraId="2EE6BE1F" w15:done="0"/>
  <w15:commentEx w15:paraId="6B789816" w15:done="0"/>
  <w15:commentEx w15:paraId="36E35617" w15:done="0"/>
  <w15:commentEx w15:paraId="64C58683" w15:done="0"/>
  <w15:commentEx w15:paraId="571064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AA5229" w14:textId="77777777" w:rsidR="00491D3A" w:rsidRDefault="00491D3A" w:rsidP="001E1E6D">
      <w:pPr>
        <w:spacing w:after="0" w:line="240" w:lineRule="auto"/>
      </w:pPr>
      <w:r>
        <w:separator/>
      </w:r>
    </w:p>
  </w:endnote>
  <w:endnote w:type="continuationSeparator" w:id="0">
    <w:p w14:paraId="2DA64163" w14:textId="77777777" w:rsidR="00491D3A" w:rsidRDefault="00491D3A"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04737543" w:rsidR="0093244C" w:rsidRDefault="0093244C">
        <w:pPr>
          <w:pStyle w:val="Pieddepage"/>
          <w:jc w:val="right"/>
        </w:pPr>
        <w:r>
          <w:fldChar w:fldCharType="begin"/>
        </w:r>
        <w:r>
          <w:instrText xml:space="preserve"> PAGE   \* MERGEFORMAT </w:instrText>
        </w:r>
        <w:r>
          <w:fldChar w:fldCharType="separate"/>
        </w:r>
        <w:r w:rsidR="001D1532">
          <w:rPr>
            <w:noProof/>
          </w:rPr>
          <w:t>11</w:t>
        </w:r>
        <w:r>
          <w:rPr>
            <w:noProof/>
          </w:rPr>
          <w:fldChar w:fldCharType="end"/>
        </w:r>
      </w:p>
    </w:sdtContent>
  </w:sdt>
  <w:p w14:paraId="12BA5F2B" w14:textId="77777777" w:rsidR="0093244C" w:rsidRDefault="0093244C">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6352CD" w14:textId="77777777" w:rsidR="00491D3A" w:rsidRDefault="00491D3A" w:rsidP="001E1E6D">
      <w:pPr>
        <w:spacing w:after="0" w:line="240" w:lineRule="auto"/>
      </w:pPr>
      <w:r>
        <w:separator/>
      </w:r>
    </w:p>
  </w:footnote>
  <w:footnote w:type="continuationSeparator" w:id="0">
    <w:p w14:paraId="36290C2E" w14:textId="77777777" w:rsidR="00491D3A" w:rsidRDefault="00491D3A"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B640ED0"/>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30FA266D"/>
    <w:multiLevelType w:val="hybridMultilevel"/>
    <w:tmpl w:val="3B48B370"/>
    <w:lvl w:ilvl="0" w:tplc="66AC5FD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6B1102"/>
    <w:multiLevelType w:val="hybridMultilevel"/>
    <w:tmpl w:val="69043676"/>
    <w:lvl w:ilvl="0" w:tplc="2E1409F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B62F7F"/>
    <w:multiLevelType w:val="multilevel"/>
    <w:tmpl w:val="AC4A342A"/>
    <w:lvl w:ilvl="0">
      <w:start w:val="1"/>
      <w:numFmt w:val="decimal"/>
      <w:pStyle w:val="Titre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0694EA8"/>
    <w:multiLevelType w:val="hybridMultilevel"/>
    <w:tmpl w:val="8FDA24C0"/>
    <w:lvl w:ilvl="0" w:tplc="82ACA82E">
      <w:start w:val="1"/>
      <w:numFmt w:val="decimal"/>
      <w:pStyle w:val="Titre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5"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activeWritingStyle w:appName="MSWord" w:lang="fr-CA"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2CF"/>
    <w:rsid w:val="00020207"/>
    <w:rsid w:val="000211A1"/>
    <w:rsid w:val="000233A3"/>
    <w:rsid w:val="00026F81"/>
    <w:rsid w:val="0002780C"/>
    <w:rsid w:val="00030959"/>
    <w:rsid w:val="00031933"/>
    <w:rsid w:val="00032E08"/>
    <w:rsid w:val="00036544"/>
    <w:rsid w:val="00036CA6"/>
    <w:rsid w:val="00037499"/>
    <w:rsid w:val="00041655"/>
    <w:rsid w:val="00042AA8"/>
    <w:rsid w:val="000451BB"/>
    <w:rsid w:val="0005213E"/>
    <w:rsid w:val="000526BA"/>
    <w:rsid w:val="00056907"/>
    <w:rsid w:val="0006107C"/>
    <w:rsid w:val="00063465"/>
    <w:rsid w:val="000646F3"/>
    <w:rsid w:val="000673D4"/>
    <w:rsid w:val="0007520E"/>
    <w:rsid w:val="00081D01"/>
    <w:rsid w:val="00084ABD"/>
    <w:rsid w:val="00084FC3"/>
    <w:rsid w:val="00091236"/>
    <w:rsid w:val="00092F5D"/>
    <w:rsid w:val="0009538A"/>
    <w:rsid w:val="000963BF"/>
    <w:rsid w:val="000968B8"/>
    <w:rsid w:val="000A369C"/>
    <w:rsid w:val="000B0738"/>
    <w:rsid w:val="000B0C30"/>
    <w:rsid w:val="000B1DB9"/>
    <w:rsid w:val="000B1EAA"/>
    <w:rsid w:val="000B262E"/>
    <w:rsid w:val="000B2CB3"/>
    <w:rsid w:val="000B5A77"/>
    <w:rsid w:val="000B5C6C"/>
    <w:rsid w:val="000B7535"/>
    <w:rsid w:val="000C0CF5"/>
    <w:rsid w:val="000C0D9C"/>
    <w:rsid w:val="000C10B4"/>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1BCA"/>
    <w:rsid w:val="00135E68"/>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77535"/>
    <w:rsid w:val="00181B79"/>
    <w:rsid w:val="00181F14"/>
    <w:rsid w:val="001822CC"/>
    <w:rsid w:val="00185B82"/>
    <w:rsid w:val="00186566"/>
    <w:rsid w:val="001866A0"/>
    <w:rsid w:val="001A0117"/>
    <w:rsid w:val="001A0C5C"/>
    <w:rsid w:val="001A2661"/>
    <w:rsid w:val="001A39B2"/>
    <w:rsid w:val="001B287B"/>
    <w:rsid w:val="001B3C31"/>
    <w:rsid w:val="001B6B2C"/>
    <w:rsid w:val="001C191E"/>
    <w:rsid w:val="001C3D50"/>
    <w:rsid w:val="001C4D16"/>
    <w:rsid w:val="001C7F78"/>
    <w:rsid w:val="001D1532"/>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A51E5"/>
    <w:rsid w:val="002B01EC"/>
    <w:rsid w:val="002B6B09"/>
    <w:rsid w:val="002C2843"/>
    <w:rsid w:val="002C3192"/>
    <w:rsid w:val="002C4857"/>
    <w:rsid w:val="002C5C2B"/>
    <w:rsid w:val="002C63EF"/>
    <w:rsid w:val="002C6FBA"/>
    <w:rsid w:val="002C7B2D"/>
    <w:rsid w:val="002D1387"/>
    <w:rsid w:val="002D45FA"/>
    <w:rsid w:val="002D46A5"/>
    <w:rsid w:val="002D6F2D"/>
    <w:rsid w:val="002E4AC4"/>
    <w:rsid w:val="002E6395"/>
    <w:rsid w:val="002E69EC"/>
    <w:rsid w:val="002E734F"/>
    <w:rsid w:val="002F2995"/>
    <w:rsid w:val="002F3A5B"/>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28B"/>
    <w:rsid w:val="00323BFF"/>
    <w:rsid w:val="00323C3B"/>
    <w:rsid w:val="0032742B"/>
    <w:rsid w:val="00330BE7"/>
    <w:rsid w:val="00331CF0"/>
    <w:rsid w:val="00336124"/>
    <w:rsid w:val="00336714"/>
    <w:rsid w:val="0034214F"/>
    <w:rsid w:val="00344274"/>
    <w:rsid w:val="00345EE0"/>
    <w:rsid w:val="00350EF9"/>
    <w:rsid w:val="003544EA"/>
    <w:rsid w:val="00355D79"/>
    <w:rsid w:val="003641EA"/>
    <w:rsid w:val="003715BB"/>
    <w:rsid w:val="003738E5"/>
    <w:rsid w:val="00375753"/>
    <w:rsid w:val="00380B61"/>
    <w:rsid w:val="00382C1F"/>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2C7F"/>
    <w:rsid w:val="003E34C1"/>
    <w:rsid w:val="003E4714"/>
    <w:rsid w:val="003F191B"/>
    <w:rsid w:val="003F3CD1"/>
    <w:rsid w:val="003F4671"/>
    <w:rsid w:val="003F4DD2"/>
    <w:rsid w:val="003F591F"/>
    <w:rsid w:val="003F7365"/>
    <w:rsid w:val="00403C03"/>
    <w:rsid w:val="0040773A"/>
    <w:rsid w:val="004139F1"/>
    <w:rsid w:val="00416B7F"/>
    <w:rsid w:val="004178A9"/>
    <w:rsid w:val="00422AF5"/>
    <w:rsid w:val="00434091"/>
    <w:rsid w:val="00436105"/>
    <w:rsid w:val="004366C6"/>
    <w:rsid w:val="00437A70"/>
    <w:rsid w:val="00442A50"/>
    <w:rsid w:val="00444634"/>
    <w:rsid w:val="00445354"/>
    <w:rsid w:val="00453707"/>
    <w:rsid w:val="00455660"/>
    <w:rsid w:val="00455797"/>
    <w:rsid w:val="00460569"/>
    <w:rsid w:val="00463806"/>
    <w:rsid w:val="00463D7C"/>
    <w:rsid w:val="004666BC"/>
    <w:rsid w:val="00475EE8"/>
    <w:rsid w:val="00480B08"/>
    <w:rsid w:val="004866D5"/>
    <w:rsid w:val="00490598"/>
    <w:rsid w:val="00491D3A"/>
    <w:rsid w:val="004937A4"/>
    <w:rsid w:val="004966DF"/>
    <w:rsid w:val="00497378"/>
    <w:rsid w:val="004A34B4"/>
    <w:rsid w:val="004A3BDF"/>
    <w:rsid w:val="004A737C"/>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3E6"/>
    <w:rsid w:val="00536532"/>
    <w:rsid w:val="00537624"/>
    <w:rsid w:val="00546B6C"/>
    <w:rsid w:val="00551B3A"/>
    <w:rsid w:val="00563CE5"/>
    <w:rsid w:val="005652F2"/>
    <w:rsid w:val="00566FD9"/>
    <w:rsid w:val="00567A1A"/>
    <w:rsid w:val="00571633"/>
    <w:rsid w:val="00573EA0"/>
    <w:rsid w:val="0057563D"/>
    <w:rsid w:val="00576900"/>
    <w:rsid w:val="005803F9"/>
    <w:rsid w:val="00582A5D"/>
    <w:rsid w:val="00583F84"/>
    <w:rsid w:val="00586447"/>
    <w:rsid w:val="005868ED"/>
    <w:rsid w:val="005911C0"/>
    <w:rsid w:val="005919DF"/>
    <w:rsid w:val="0059396D"/>
    <w:rsid w:val="00594325"/>
    <w:rsid w:val="005943E7"/>
    <w:rsid w:val="005966D4"/>
    <w:rsid w:val="00597D43"/>
    <w:rsid w:val="005A14F0"/>
    <w:rsid w:val="005A278A"/>
    <w:rsid w:val="005A6210"/>
    <w:rsid w:val="005A64CB"/>
    <w:rsid w:val="005A7846"/>
    <w:rsid w:val="005A787B"/>
    <w:rsid w:val="005B3379"/>
    <w:rsid w:val="005B55B5"/>
    <w:rsid w:val="005B5671"/>
    <w:rsid w:val="005B7760"/>
    <w:rsid w:val="005C0B5C"/>
    <w:rsid w:val="005C10E1"/>
    <w:rsid w:val="005C3158"/>
    <w:rsid w:val="005C38C0"/>
    <w:rsid w:val="005C7766"/>
    <w:rsid w:val="005D02E1"/>
    <w:rsid w:val="005D347F"/>
    <w:rsid w:val="005E357A"/>
    <w:rsid w:val="005E37F6"/>
    <w:rsid w:val="005E6B61"/>
    <w:rsid w:val="005F1C2F"/>
    <w:rsid w:val="005F330A"/>
    <w:rsid w:val="005F462A"/>
    <w:rsid w:val="005F4EDF"/>
    <w:rsid w:val="005F5810"/>
    <w:rsid w:val="005F5E49"/>
    <w:rsid w:val="005F7290"/>
    <w:rsid w:val="00601E28"/>
    <w:rsid w:val="00602B8B"/>
    <w:rsid w:val="00602C35"/>
    <w:rsid w:val="00602D3A"/>
    <w:rsid w:val="00604B51"/>
    <w:rsid w:val="006104F9"/>
    <w:rsid w:val="006150F2"/>
    <w:rsid w:val="00615B93"/>
    <w:rsid w:val="00620447"/>
    <w:rsid w:val="00623A8B"/>
    <w:rsid w:val="00626200"/>
    <w:rsid w:val="00627DCE"/>
    <w:rsid w:val="00630DC8"/>
    <w:rsid w:val="006339BE"/>
    <w:rsid w:val="00636AF0"/>
    <w:rsid w:val="00636BB1"/>
    <w:rsid w:val="00637938"/>
    <w:rsid w:val="00637B94"/>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43A3"/>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86823"/>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1963"/>
    <w:rsid w:val="00886812"/>
    <w:rsid w:val="008877BD"/>
    <w:rsid w:val="008879D2"/>
    <w:rsid w:val="0089101A"/>
    <w:rsid w:val="008939F4"/>
    <w:rsid w:val="00897E0A"/>
    <w:rsid w:val="008A1DC2"/>
    <w:rsid w:val="008A5082"/>
    <w:rsid w:val="008A5972"/>
    <w:rsid w:val="008A7189"/>
    <w:rsid w:val="008A74F9"/>
    <w:rsid w:val="008A7998"/>
    <w:rsid w:val="008B07F2"/>
    <w:rsid w:val="008B17F5"/>
    <w:rsid w:val="008B1819"/>
    <w:rsid w:val="008C163B"/>
    <w:rsid w:val="008C444A"/>
    <w:rsid w:val="008C4FB9"/>
    <w:rsid w:val="008C5F0F"/>
    <w:rsid w:val="008D2535"/>
    <w:rsid w:val="008D42AB"/>
    <w:rsid w:val="008D49EC"/>
    <w:rsid w:val="008E0E9E"/>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587A"/>
    <w:rsid w:val="0090696D"/>
    <w:rsid w:val="0091056A"/>
    <w:rsid w:val="00910779"/>
    <w:rsid w:val="00913306"/>
    <w:rsid w:val="00920804"/>
    <w:rsid w:val="00920AAC"/>
    <w:rsid w:val="00920C7D"/>
    <w:rsid w:val="0092114A"/>
    <w:rsid w:val="00927A67"/>
    <w:rsid w:val="00927ECD"/>
    <w:rsid w:val="0093244C"/>
    <w:rsid w:val="00933051"/>
    <w:rsid w:val="009344A9"/>
    <w:rsid w:val="009364F4"/>
    <w:rsid w:val="0093680B"/>
    <w:rsid w:val="00937DD1"/>
    <w:rsid w:val="00940C28"/>
    <w:rsid w:val="00941A24"/>
    <w:rsid w:val="00942DD8"/>
    <w:rsid w:val="00943E08"/>
    <w:rsid w:val="0094407B"/>
    <w:rsid w:val="00944BEF"/>
    <w:rsid w:val="00945ED7"/>
    <w:rsid w:val="0094776A"/>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295"/>
    <w:rsid w:val="00981423"/>
    <w:rsid w:val="009826ED"/>
    <w:rsid w:val="009874C5"/>
    <w:rsid w:val="00992412"/>
    <w:rsid w:val="009955F0"/>
    <w:rsid w:val="009965BE"/>
    <w:rsid w:val="00996A9D"/>
    <w:rsid w:val="009A1A0A"/>
    <w:rsid w:val="009A26C0"/>
    <w:rsid w:val="009A6F39"/>
    <w:rsid w:val="009A70E6"/>
    <w:rsid w:val="009A798F"/>
    <w:rsid w:val="009B11DE"/>
    <w:rsid w:val="009B1F4A"/>
    <w:rsid w:val="009B4D8A"/>
    <w:rsid w:val="009B5004"/>
    <w:rsid w:val="009B5AA2"/>
    <w:rsid w:val="009C1C3A"/>
    <w:rsid w:val="009C2BFB"/>
    <w:rsid w:val="009C3DBF"/>
    <w:rsid w:val="009C4610"/>
    <w:rsid w:val="009C7096"/>
    <w:rsid w:val="009D0044"/>
    <w:rsid w:val="009D20B1"/>
    <w:rsid w:val="009D3401"/>
    <w:rsid w:val="009D42EE"/>
    <w:rsid w:val="009D4D87"/>
    <w:rsid w:val="009D660C"/>
    <w:rsid w:val="009E22E3"/>
    <w:rsid w:val="009E5EEF"/>
    <w:rsid w:val="009E7585"/>
    <w:rsid w:val="009F1D4A"/>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42945"/>
    <w:rsid w:val="00A4653C"/>
    <w:rsid w:val="00A46B34"/>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3D0A"/>
    <w:rsid w:val="00A9599A"/>
    <w:rsid w:val="00A966FF"/>
    <w:rsid w:val="00A9787F"/>
    <w:rsid w:val="00AB1444"/>
    <w:rsid w:val="00AB227D"/>
    <w:rsid w:val="00AB2698"/>
    <w:rsid w:val="00AB5C5F"/>
    <w:rsid w:val="00AB7E0D"/>
    <w:rsid w:val="00AC300B"/>
    <w:rsid w:val="00AD0696"/>
    <w:rsid w:val="00AD3BD8"/>
    <w:rsid w:val="00AD47E5"/>
    <w:rsid w:val="00AE0B66"/>
    <w:rsid w:val="00AE3450"/>
    <w:rsid w:val="00AE5CC5"/>
    <w:rsid w:val="00AE78DF"/>
    <w:rsid w:val="00AF1813"/>
    <w:rsid w:val="00AF1C54"/>
    <w:rsid w:val="00AF2558"/>
    <w:rsid w:val="00B06AF2"/>
    <w:rsid w:val="00B07B0B"/>
    <w:rsid w:val="00B10A86"/>
    <w:rsid w:val="00B12EDD"/>
    <w:rsid w:val="00B1726B"/>
    <w:rsid w:val="00B17A9B"/>
    <w:rsid w:val="00B2060D"/>
    <w:rsid w:val="00B20F7A"/>
    <w:rsid w:val="00B25DEE"/>
    <w:rsid w:val="00B264B4"/>
    <w:rsid w:val="00B31F3E"/>
    <w:rsid w:val="00B34036"/>
    <w:rsid w:val="00B3441D"/>
    <w:rsid w:val="00B37AC2"/>
    <w:rsid w:val="00B402B3"/>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1EED"/>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63D"/>
    <w:rsid w:val="00C83926"/>
    <w:rsid w:val="00C84320"/>
    <w:rsid w:val="00C90829"/>
    <w:rsid w:val="00C912B0"/>
    <w:rsid w:val="00C92331"/>
    <w:rsid w:val="00C93385"/>
    <w:rsid w:val="00C94A14"/>
    <w:rsid w:val="00C961FD"/>
    <w:rsid w:val="00CA22E4"/>
    <w:rsid w:val="00CB193C"/>
    <w:rsid w:val="00CB66D1"/>
    <w:rsid w:val="00CB6EA2"/>
    <w:rsid w:val="00CC245F"/>
    <w:rsid w:val="00CC2EB7"/>
    <w:rsid w:val="00CC35FB"/>
    <w:rsid w:val="00CC7F30"/>
    <w:rsid w:val="00CD298A"/>
    <w:rsid w:val="00CD646D"/>
    <w:rsid w:val="00CD6AAF"/>
    <w:rsid w:val="00CD7732"/>
    <w:rsid w:val="00CE0B8D"/>
    <w:rsid w:val="00CE3258"/>
    <w:rsid w:val="00CE3BBC"/>
    <w:rsid w:val="00CE4CE3"/>
    <w:rsid w:val="00CE5988"/>
    <w:rsid w:val="00CF1E15"/>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7A0"/>
    <w:rsid w:val="00DB58C8"/>
    <w:rsid w:val="00DB796E"/>
    <w:rsid w:val="00DC0EE0"/>
    <w:rsid w:val="00DC0F04"/>
    <w:rsid w:val="00DC4EF5"/>
    <w:rsid w:val="00DD15EF"/>
    <w:rsid w:val="00DD1B89"/>
    <w:rsid w:val="00DE620A"/>
    <w:rsid w:val="00DE7D58"/>
    <w:rsid w:val="00DF31E7"/>
    <w:rsid w:val="00DF4911"/>
    <w:rsid w:val="00DF580F"/>
    <w:rsid w:val="00DF58E6"/>
    <w:rsid w:val="00DF5EE4"/>
    <w:rsid w:val="00E02B01"/>
    <w:rsid w:val="00E03377"/>
    <w:rsid w:val="00E04BED"/>
    <w:rsid w:val="00E0572E"/>
    <w:rsid w:val="00E06A24"/>
    <w:rsid w:val="00E07818"/>
    <w:rsid w:val="00E07C04"/>
    <w:rsid w:val="00E154E0"/>
    <w:rsid w:val="00E1713C"/>
    <w:rsid w:val="00E17C09"/>
    <w:rsid w:val="00E2503E"/>
    <w:rsid w:val="00E2777C"/>
    <w:rsid w:val="00E30521"/>
    <w:rsid w:val="00E353A8"/>
    <w:rsid w:val="00E35C57"/>
    <w:rsid w:val="00E400B6"/>
    <w:rsid w:val="00E40508"/>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213D"/>
    <w:rsid w:val="00ED7063"/>
    <w:rsid w:val="00ED7E29"/>
    <w:rsid w:val="00EE0087"/>
    <w:rsid w:val="00EE0E59"/>
    <w:rsid w:val="00EE29EB"/>
    <w:rsid w:val="00EF01BC"/>
    <w:rsid w:val="00EF055D"/>
    <w:rsid w:val="00EF094F"/>
    <w:rsid w:val="00EF4A3A"/>
    <w:rsid w:val="00EF4FE6"/>
    <w:rsid w:val="00EF54E7"/>
    <w:rsid w:val="00F01AC6"/>
    <w:rsid w:val="00F053CB"/>
    <w:rsid w:val="00F07978"/>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4088"/>
    <w:rsid w:val="00F758B1"/>
    <w:rsid w:val="00F76287"/>
    <w:rsid w:val="00F80074"/>
    <w:rsid w:val="00F82ED3"/>
    <w:rsid w:val="00F82EE6"/>
    <w:rsid w:val="00F864C8"/>
    <w:rsid w:val="00FA04FD"/>
    <w:rsid w:val="00FA1914"/>
    <w:rsid w:val="00FA4705"/>
    <w:rsid w:val="00FA69E1"/>
    <w:rsid w:val="00FA6AAD"/>
    <w:rsid w:val="00FB15C8"/>
    <w:rsid w:val="00FC2987"/>
    <w:rsid w:val="00FC3A33"/>
    <w:rsid w:val="00FC4285"/>
    <w:rsid w:val="00FC5BA6"/>
    <w:rsid w:val="00FC703C"/>
    <w:rsid w:val="00FD1C2D"/>
    <w:rsid w:val="00FD5202"/>
    <w:rsid w:val="00FD599D"/>
    <w:rsid w:val="00FE358B"/>
    <w:rsid w:val="00FE5040"/>
    <w:rsid w:val="00FE584C"/>
    <w:rsid w:val="00FE645C"/>
    <w:rsid w:val="00FF3D49"/>
    <w:rsid w:val="00FF3E30"/>
    <w:rsid w:val="00FF48CD"/>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Titre1">
    <w:name w:val="heading 1"/>
    <w:basedOn w:val="Normal"/>
    <w:next w:val="Normal"/>
    <w:link w:val="Titre1Car"/>
    <w:uiPriority w:val="9"/>
    <w:qFormat/>
    <w:rsid w:val="001E1E6D"/>
    <w:pPr>
      <w:numPr>
        <w:numId w:val="1"/>
      </w:numPr>
      <w:outlineLvl w:val="0"/>
    </w:pPr>
    <w:rPr>
      <w:b/>
    </w:rPr>
  </w:style>
  <w:style w:type="paragraph" w:styleId="Titre2">
    <w:name w:val="heading 2"/>
    <w:basedOn w:val="Normal"/>
    <w:next w:val="Normal"/>
    <w:link w:val="Titre2Car"/>
    <w:uiPriority w:val="9"/>
    <w:unhideWhenUsed/>
    <w:qFormat/>
    <w:rsid w:val="001E1E6D"/>
    <w:pPr>
      <w:numPr>
        <w:numId w:val="2"/>
      </w:numPr>
      <w:outlineLvl w:val="1"/>
    </w:pPr>
    <w:rPr>
      <w:b/>
    </w:rPr>
  </w:style>
  <w:style w:type="paragraph" w:styleId="Titre3">
    <w:name w:val="heading 3"/>
    <w:basedOn w:val="Normal"/>
    <w:next w:val="Normal"/>
    <w:link w:val="Titre3Car"/>
    <w:uiPriority w:val="9"/>
    <w:unhideWhenUsed/>
    <w:qFormat/>
    <w:rsid w:val="00F24C1D"/>
    <w:pPr>
      <w:keepNext/>
      <w:keepLines/>
      <w:spacing w:before="160" w:after="120"/>
      <w:outlineLvl w:val="2"/>
    </w:pPr>
    <w:rPr>
      <w:rFonts w:eastAsiaTheme="majorEastAsia" w:cstheme="majorBidi"/>
      <w:b/>
      <w:i/>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F622C3"/>
    <w:pPr>
      <w:spacing w:after="0" w:line="240" w:lineRule="auto"/>
      <w:ind w:left="720" w:hanging="720"/>
    </w:pPr>
  </w:style>
  <w:style w:type="paragraph" w:styleId="En-tte">
    <w:name w:val="header"/>
    <w:basedOn w:val="Normal"/>
    <w:link w:val="En-tteCar"/>
    <w:uiPriority w:val="99"/>
    <w:unhideWhenUsed/>
    <w:rsid w:val="001E1E6D"/>
    <w:pPr>
      <w:tabs>
        <w:tab w:val="center" w:pos="4513"/>
        <w:tab w:val="right" w:pos="9026"/>
      </w:tabs>
      <w:spacing w:after="0" w:line="240" w:lineRule="auto"/>
    </w:pPr>
  </w:style>
  <w:style w:type="character" w:customStyle="1" w:styleId="En-tteCar">
    <w:name w:val="En-tête Car"/>
    <w:basedOn w:val="Policepardfaut"/>
    <w:link w:val="En-tte"/>
    <w:uiPriority w:val="99"/>
    <w:rsid w:val="001E1E6D"/>
    <w:rPr>
      <w:rFonts w:ascii="Times New Roman" w:hAnsi="Times New Roman"/>
      <w:sz w:val="24"/>
      <w:lang w:val="en-US"/>
    </w:rPr>
  </w:style>
  <w:style w:type="paragraph" w:styleId="Pieddepage">
    <w:name w:val="footer"/>
    <w:basedOn w:val="Normal"/>
    <w:link w:val="PieddepageCar"/>
    <w:uiPriority w:val="99"/>
    <w:unhideWhenUsed/>
    <w:rsid w:val="001E1E6D"/>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1E1E6D"/>
    <w:rPr>
      <w:rFonts w:ascii="Times New Roman" w:hAnsi="Times New Roman"/>
      <w:sz w:val="24"/>
      <w:lang w:val="en-US"/>
    </w:rPr>
  </w:style>
  <w:style w:type="character" w:customStyle="1" w:styleId="Titre1Car">
    <w:name w:val="Titre 1 Car"/>
    <w:basedOn w:val="Policepardfaut"/>
    <w:link w:val="Titre1"/>
    <w:uiPriority w:val="9"/>
    <w:rsid w:val="001E1E6D"/>
    <w:rPr>
      <w:rFonts w:ascii="Times New Roman" w:hAnsi="Times New Roman"/>
      <w:b/>
      <w:sz w:val="24"/>
      <w:lang w:val="en-US"/>
    </w:rPr>
  </w:style>
  <w:style w:type="character" w:customStyle="1" w:styleId="Titre2Car">
    <w:name w:val="Titre 2 Car"/>
    <w:basedOn w:val="Policepardfaut"/>
    <w:link w:val="Titre2"/>
    <w:uiPriority w:val="9"/>
    <w:rsid w:val="001E1E6D"/>
    <w:rPr>
      <w:rFonts w:ascii="Times New Roman" w:hAnsi="Times New Roman"/>
      <w:b/>
      <w:sz w:val="24"/>
      <w:lang w:val="en-US"/>
    </w:rPr>
  </w:style>
  <w:style w:type="paragraph" w:styleId="Paragraphedeliste">
    <w:name w:val="List Paragraph"/>
    <w:basedOn w:val="Normal"/>
    <w:uiPriority w:val="34"/>
    <w:qFormat/>
    <w:rsid w:val="001E1E6D"/>
    <w:pPr>
      <w:ind w:left="720"/>
      <w:contextualSpacing/>
    </w:pPr>
  </w:style>
  <w:style w:type="character" w:styleId="Lienhypertexte">
    <w:name w:val="Hyperlink"/>
    <w:basedOn w:val="Policepardfaut"/>
    <w:uiPriority w:val="99"/>
    <w:unhideWhenUsed/>
    <w:rsid w:val="0092114A"/>
    <w:rPr>
      <w:color w:val="0563C1" w:themeColor="hyperlink"/>
      <w:u w:val="single"/>
    </w:rPr>
  </w:style>
  <w:style w:type="character" w:styleId="Marquedecommentaire">
    <w:name w:val="annotation reference"/>
    <w:basedOn w:val="Policepardfaut"/>
    <w:uiPriority w:val="99"/>
    <w:semiHidden/>
    <w:unhideWhenUsed/>
    <w:rsid w:val="00F156F3"/>
    <w:rPr>
      <w:sz w:val="16"/>
      <w:szCs w:val="16"/>
    </w:rPr>
  </w:style>
  <w:style w:type="paragraph" w:styleId="Commentaire">
    <w:name w:val="annotation text"/>
    <w:basedOn w:val="Normal"/>
    <w:link w:val="CommentaireCar"/>
    <w:uiPriority w:val="99"/>
    <w:semiHidden/>
    <w:unhideWhenUsed/>
    <w:rsid w:val="00F156F3"/>
    <w:pPr>
      <w:spacing w:line="240" w:lineRule="auto"/>
    </w:pPr>
    <w:rPr>
      <w:sz w:val="20"/>
      <w:szCs w:val="20"/>
    </w:rPr>
  </w:style>
  <w:style w:type="character" w:customStyle="1" w:styleId="CommentaireCar">
    <w:name w:val="Commentaire Car"/>
    <w:basedOn w:val="Policepardfaut"/>
    <w:link w:val="Commentaire"/>
    <w:uiPriority w:val="99"/>
    <w:semiHidden/>
    <w:rsid w:val="00F156F3"/>
    <w:rPr>
      <w:rFonts w:ascii="Times New Roman" w:hAnsi="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F156F3"/>
    <w:rPr>
      <w:b/>
      <w:bCs/>
    </w:rPr>
  </w:style>
  <w:style w:type="character" w:customStyle="1" w:styleId="ObjetducommentaireCar">
    <w:name w:val="Objet du commentaire Car"/>
    <w:basedOn w:val="CommentaireCar"/>
    <w:link w:val="Objetducommentaire"/>
    <w:uiPriority w:val="99"/>
    <w:semiHidden/>
    <w:rsid w:val="00F156F3"/>
    <w:rPr>
      <w:rFonts w:ascii="Times New Roman" w:hAnsi="Times New Roman"/>
      <w:b/>
      <w:bCs/>
      <w:sz w:val="20"/>
      <w:szCs w:val="20"/>
      <w:lang w:val="en-US"/>
    </w:rPr>
  </w:style>
  <w:style w:type="paragraph" w:styleId="Textedebulles">
    <w:name w:val="Balloon Text"/>
    <w:basedOn w:val="Normal"/>
    <w:link w:val="TextedebullesCar"/>
    <w:uiPriority w:val="99"/>
    <w:semiHidden/>
    <w:unhideWhenUsed/>
    <w:rsid w:val="00F156F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156F3"/>
    <w:rPr>
      <w:rFonts w:ascii="Segoe UI" w:hAnsi="Segoe UI" w:cs="Segoe UI"/>
      <w:sz w:val="18"/>
      <w:szCs w:val="18"/>
      <w:lang w:val="en-US"/>
    </w:rPr>
  </w:style>
  <w:style w:type="character" w:styleId="Lienhypertextesuivivisit">
    <w:name w:val="FollowedHyperlink"/>
    <w:basedOn w:val="Policepardfaut"/>
    <w:uiPriority w:val="99"/>
    <w:semiHidden/>
    <w:unhideWhenUsed/>
    <w:rsid w:val="00315CCD"/>
    <w:rPr>
      <w:color w:val="954F72" w:themeColor="followedHyperlink"/>
      <w:u w:val="single"/>
    </w:rPr>
  </w:style>
  <w:style w:type="character" w:customStyle="1" w:styleId="Titre3Car">
    <w:name w:val="Titre 3 Car"/>
    <w:basedOn w:val="Policepardfaut"/>
    <w:link w:val="Titre3"/>
    <w:uiPriority w:val="9"/>
    <w:rsid w:val="00F24C1D"/>
    <w:rPr>
      <w:rFonts w:ascii="Times New Roman" w:eastAsiaTheme="majorEastAsia" w:hAnsi="Times New Roman" w:cstheme="majorBidi"/>
      <w:b/>
      <w:i/>
      <w:sz w:val="24"/>
      <w:szCs w:val="24"/>
      <w:lang w:val="en-US"/>
    </w:rPr>
  </w:style>
  <w:style w:type="paragraph" w:styleId="R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Policepardfaut"/>
    <w:rsid w:val="0011638E"/>
  </w:style>
  <w:style w:type="character" w:customStyle="1" w:styleId="mo">
    <w:name w:val="mo"/>
    <w:basedOn w:val="Policepardfaut"/>
    <w:rsid w:val="0011638E"/>
  </w:style>
  <w:style w:type="character" w:styleId="Textedelespacerserv">
    <w:name w:val="Placeholder Text"/>
    <w:basedOn w:val="Policepardfaut"/>
    <w:uiPriority w:val="99"/>
    <w:semiHidden/>
    <w:rsid w:val="0011638E"/>
    <w:rPr>
      <w:color w:val="808080"/>
    </w:rPr>
  </w:style>
  <w:style w:type="paragraph" w:styleId="Sansinterligne">
    <w:name w:val="No Spacing"/>
    <w:uiPriority w:val="1"/>
    <w:qFormat/>
    <w:rsid w:val="00001874"/>
    <w:pPr>
      <w:spacing w:after="0" w:line="240" w:lineRule="auto"/>
    </w:pPr>
    <w:rPr>
      <w:rFonts w:ascii="Times New Roman" w:hAnsi="Times New Roman"/>
      <w:sz w:val="24"/>
      <w:lang w:val="en-US"/>
    </w:rPr>
  </w:style>
  <w:style w:type="paragraph" w:styleId="Listepuces">
    <w:name w:val="List Bullet"/>
    <w:basedOn w:val="Normal"/>
    <w:uiPriority w:val="99"/>
    <w:unhideWhenUsed/>
    <w:rsid w:val="00F62E1C"/>
    <w:pPr>
      <w:numPr>
        <w:numId w:val="6"/>
      </w:numPr>
      <w:contextualSpacing/>
    </w:pPr>
  </w:style>
  <w:style w:type="table" w:styleId="Grilledutableau">
    <w:name w:val="Table Grid"/>
    <w:basedOn w:val="TableauNormal"/>
    <w:uiPriority w:val="39"/>
    <w:rsid w:val="007868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1994218294">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ncbi.nlm.nih.gov/genome/98123?genome_assembly_id=1557693" TargetMode="Externa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darwintreeoflife/darwintreeoflife.dat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C62A7-4FC5-4E6F-8C7C-5EBF71325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893</Words>
  <Characters>290095</Characters>
  <Application>Microsoft Office Word</Application>
  <DocSecurity>0</DocSecurity>
  <Lines>2417</Lines>
  <Paragraphs>6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0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2-1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0"&gt;&lt;session id="4t9EZkMf"/&gt;&lt;style id="http://www.zotero.org/styles/biological-conservation" hasBibliography="1" bibliographyStyleHasBeenSet="1"/&gt;&lt;prefs&gt;&lt;pref name="fieldType" value="Field"/&gt;&lt;/prefs&gt;&lt;/data&gt;</vt:lpwstr>
  </property>
</Properties>
</file>